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E22491" w14:textId="6F17D9B6" w:rsidR="006000C4" w:rsidRPr="00720553" w:rsidRDefault="006000C4" w:rsidP="00F52EA8">
      <w:pPr>
        <w:pStyle w:val="Heading1"/>
        <w:rPr>
          <w:noProof/>
          <w:lang w:val="id-ID"/>
        </w:rPr>
      </w:pPr>
      <w:bookmarkStart w:id="0" w:name="_Toc185353296"/>
      <w:bookmarkStart w:id="1" w:name="_Toc205788005"/>
      <w:r w:rsidRPr="00720553">
        <w:rPr>
          <w:noProof/>
          <w:lang w:val="id-ID"/>
        </w:rPr>
        <w:t>DAFTAR PUSTAKA</w:t>
      </w:r>
      <w:bookmarkEnd w:id="1"/>
    </w:p>
    <w:p w14:paraId="106A5DEB" w14:textId="018CB18E" w:rsidR="00A90E8A" w:rsidRPr="00AF54C4" w:rsidRDefault="006000C4"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720553">
        <w:rPr>
          <w:rFonts w:ascii="Times New Roman" w:hAnsi="Times New Roman" w:cs="Times New Roman"/>
          <w:noProof/>
          <w:sz w:val="24"/>
          <w:lang w:val="id-ID"/>
        </w:rPr>
        <w:fldChar w:fldCharType="begin" w:fldLock="1"/>
      </w:r>
      <w:r w:rsidRPr="00720553">
        <w:rPr>
          <w:rFonts w:ascii="Times New Roman" w:hAnsi="Times New Roman" w:cs="Times New Roman"/>
          <w:noProof/>
          <w:sz w:val="24"/>
          <w:lang w:val="id-ID"/>
        </w:rPr>
        <w:instrText xml:space="preserve">ADDIN Mendeley Bibliography CSL_BIBLIOGRAPHY </w:instrText>
      </w:r>
      <w:r w:rsidRPr="00720553">
        <w:rPr>
          <w:rFonts w:ascii="Times New Roman" w:hAnsi="Times New Roman" w:cs="Times New Roman"/>
          <w:noProof/>
          <w:sz w:val="24"/>
          <w:lang w:val="id-ID"/>
        </w:rPr>
        <w:fldChar w:fldCharType="separate"/>
      </w:r>
      <w:r w:rsidR="00A90E8A" w:rsidRPr="00AF54C4">
        <w:rPr>
          <w:rFonts w:ascii="Times New Roman" w:hAnsi="Times New Roman" w:cs="Times New Roman"/>
          <w:noProof/>
          <w:sz w:val="24"/>
          <w:lang w:val="id-ID"/>
        </w:rPr>
        <w:t xml:space="preserve">Adelia, Arisandi, Desy, Sari, &amp; Wulan, S. (2024). Evaluasi Pengelolaan Sediaan Farmasi, Alat Kesehatan, Dan Bmhp Di Rsud Dr. Gondo Suwarno Kabupaten Ungaran. </w:t>
      </w:r>
      <w:r w:rsidR="00A90E8A" w:rsidRPr="00AF54C4">
        <w:rPr>
          <w:rFonts w:ascii="Times New Roman" w:hAnsi="Times New Roman" w:cs="Times New Roman"/>
          <w:i/>
          <w:iCs/>
          <w:noProof/>
          <w:sz w:val="24"/>
          <w:lang w:val="sv-SE"/>
        </w:rPr>
        <w:t>Jurnal Bina Cipta Husada</w:t>
      </w:r>
      <w:r w:rsidR="00A90E8A" w:rsidRPr="00AF54C4">
        <w:rPr>
          <w:rFonts w:ascii="Times New Roman" w:hAnsi="Times New Roman" w:cs="Times New Roman"/>
          <w:noProof/>
          <w:sz w:val="24"/>
          <w:lang w:val="sv-SE"/>
        </w:rPr>
        <w:t xml:space="preserve">, </w:t>
      </w:r>
      <w:r w:rsidR="00A90E8A" w:rsidRPr="00AF54C4">
        <w:rPr>
          <w:rFonts w:ascii="Times New Roman" w:hAnsi="Times New Roman" w:cs="Times New Roman"/>
          <w:i/>
          <w:iCs/>
          <w:noProof/>
          <w:sz w:val="24"/>
          <w:lang w:val="sv-SE"/>
        </w:rPr>
        <w:t>20</w:t>
      </w:r>
      <w:r w:rsidR="00A90E8A" w:rsidRPr="00AF54C4">
        <w:rPr>
          <w:rFonts w:ascii="Times New Roman" w:hAnsi="Times New Roman" w:cs="Times New Roman"/>
          <w:noProof/>
          <w:sz w:val="24"/>
          <w:lang w:val="sv-SE"/>
        </w:rPr>
        <w:t>(1), 88–102.</w:t>
      </w:r>
    </w:p>
    <w:p w14:paraId="5BA1CB86"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Al-Qur’an Kemenag. (2022). </w:t>
      </w:r>
      <w:r w:rsidRPr="00AF54C4">
        <w:rPr>
          <w:rFonts w:ascii="Times New Roman" w:hAnsi="Times New Roman" w:cs="Times New Roman"/>
          <w:i/>
          <w:iCs/>
          <w:noProof/>
          <w:sz w:val="24"/>
          <w:lang w:val="sv-SE"/>
        </w:rPr>
        <w:t>Al-Qur’an</w:t>
      </w:r>
      <w:r w:rsidRPr="00AF54C4">
        <w:rPr>
          <w:rFonts w:ascii="Times New Roman" w:hAnsi="Times New Roman" w:cs="Times New Roman"/>
          <w:noProof/>
          <w:sz w:val="24"/>
          <w:lang w:val="sv-SE"/>
        </w:rPr>
        <w:t>. https://quran.kemenag.go.id/</w:t>
      </w:r>
    </w:p>
    <w:p w14:paraId="6909B4A2" w14:textId="77777777" w:rsidR="00A90E8A" w:rsidRPr="00A90E8A"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rPr>
      </w:pPr>
      <w:r w:rsidRPr="00A90E8A">
        <w:rPr>
          <w:rFonts w:ascii="Times New Roman" w:hAnsi="Times New Roman" w:cs="Times New Roman"/>
          <w:noProof/>
          <w:sz w:val="24"/>
        </w:rPr>
        <w:t xml:space="preserve">Berlianti, D. F., Abid, A. Al, &amp; Ruby, A. C. (2024). Metode Penelitian Kuantitatif Pendekatan Ilmiah untuk Analisis Data. </w:t>
      </w:r>
      <w:r w:rsidRPr="00A90E8A">
        <w:rPr>
          <w:rFonts w:ascii="Times New Roman" w:hAnsi="Times New Roman" w:cs="Times New Roman"/>
          <w:i/>
          <w:iCs/>
          <w:noProof/>
          <w:sz w:val="24"/>
        </w:rPr>
        <w:t>Jurnal Review Pendidikan dan Pengajaran</w:t>
      </w:r>
      <w:r w:rsidRPr="00A90E8A">
        <w:rPr>
          <w:rFonts w:ascii="Times New Roman" w:hAnsi="Times New Roman" w:cs="Times New Roman"/>
          <w:noProof/>
          <w:sz w:val="24"/>
        </w:rPr>
        <w:t xml:space="preserve">, </w:t>
      </w:r>
      <w:r w:rsidRPr="00A90E8A">
        <w:rPr>
          <w:rFonts w:ascii="Times New Roman" w:hAnsi="Times New Roman" w:cs="Times New Roman"/>
          <w:i/>
          <w:iCs/>
          <w:noProof/>
          <w:sz w:val="24"/>
        </w:rPr>
        <w:t>7</w:t>
      </w:r>
      <w:r w:rsidRPr="00A90E8A">
        <w:rPr>
          <w:rFonts w:ascii="Times New Roman" w:hAnsi="Times New Roman" w:cs="Times New Roman"/>
          <w:noProof/>
          <w:sz w:val="24"/>
        </w:rPr>
        <w:t>(3), 1861–1864.</w:t>
      </w:r>
    </w:p>
    <w:p w14:paraId="3463ACB4" w14:textId="77777777" w:rsidR="00A90E8A" w:rsidRPr="00A90E8A"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rPr>
      </w:pPr>
      <w:r w:rsidRPr="00A90E8A">
        <w:rPr>
          <w:rFonts w:ascii="Times New Roman" w:hAnsi="Times New Roman" w:cs="Times New Roman"/>
          <w:noProof/>
          <w:sz w:val="24"/>
        </w:rPr>
        <w:t xml:space="preserve">Budi Setyorini dkk. (2025). Pengaruh Kualitas Pelayanan Farmasi terhadap Tingkat Kepuasan Pasien Rawat Jalan di Rumah Sakit Umum Bella Bekasi. </w:t>
      </w:r>
      <w:r w:rsidRPr="00A90E8A">
        <w:rPr>
          <w:rFonts w:ascii="Times New Roman" w:hAnsi="Times New Roman" w:cs="Times New Roman"/>
          <w:i/>
          <w:iCs/>
          <w:noProof/>
          <w:sz w:val="24"/>
        </w:rPr>
        <w:t>Budi Setyorini dkk</w:t>
      </w:r>
      <w:r w:rsidRPr="00A90E8A">
        <w:rPr>
          <w:rFonts w:ascii="Times New Roman" w:hAnsi="Times New Roman" w:cs="Times New Roman"/>
          <w:noProof/>
          <w:sz w:val="24"/>
        </w:rPr>
        <w:t xml:space="preserve">, </w:t>
      </w:r>
      <w:r w:rsidRPr="00A90E8A">
        <w:rPr>
          <w:rFonts w:ascii="Times New Roman" w:hAnsi="Times New Roman" w:cs="Times New Roman"/>
          <w:i/>
          <w:iCs/>
          <w:noProof/>
          <w:sz w:val="24"/>
        </w:rPr>
        <w:t>4</w:t>
      </w:r>
      <w:r w:rsidRPr="00A90E8A">
        <w:rPr>
          <w:rFonts w:ascii="Times New Roman" w:hAnsi="Times New Roman" w:cs="Times New Roman"/>
          <w:noProof/>
          <w:sz w:val="24"/>
        </w:rPr>
        <w:t>(3), 5643–5651.</w:t>
      </w:r>
    </w:p>
    <w:p w14:paraId="6EE546E9" w14:textId="77777777" w:rsidR="00A90E8A" w:rsidRPr="00A90E8A"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rPr>
      </w:pPr>
      <w:r w:rsidRPr="00A90E8A">
        <w:rPr>
          <w:rFonts w:ascii="Times New Roman" w:hAnsi="Times New Roman" w:cs="Times New Roman"/>
          <w:noProof/>
          <w:sz w:val="24"/>
        </w:rPr>
        <w:t xml:space="preserve">Departemen Kesehatan Republik Indonesia. (2009). </w:t>
      </w:r>
      <w:r w:rsidRPr="00A90E8A">
        <w:rPr>
          <w:rFonts w:ascii="Times New Roman" w:hAnsi="Times New Roman" w:cs="Times New Roman"/>
          <w:i/>
          <w:iCs/>
          <w:noProof/>
          <w:sz w:val="24"/>
        </w:rPr>
        <w:t>Depkes RI (2009)</w:t>
      </w:r>
      <w:r w:rsidRPr="00A90E8A">
        <w:rPr>
          <w:rFonts w:ascii="Times New Roman" w:hAnsi="Times New Roman" w:cs="Times New Roman"/>
          <w:noProof/>
          <w:sz w:val="24"/>
        </w:rPr>
        <w:t>. Jakarta: Depertemen Republik Indonesia. depkes.go.id</w:t>
      </w:r>
    </w:p>
    <w:p w14:paraId="6CDE4A75"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90E8A">
        <w:rPr>
          <w:rFonts w:ascii="Times New Roman" w:hAnsi="Times New Roman" w:cs="Times New Roman"/>
          <w:noProof/>
          <w:sz w:val="24"/>
        </w:rPr>
        <w:t xml:space="preserve">Dewi, A., Eravianti, &amp; Putri, D. K. (2020). </w:t>
      </w:r>
      <w:r w:rsidRPr="00AF54C4">
        <w:rPr>
          <w:rFonts w:ascii="Times New Roman" w:hAnsi="Times New Roman" w:cs="Times New Roman"/>
          <w:noProof/>
          <w:sz w:val="24"/>
          <w:lang w:val="sv-SE"/>
        </w:rPr>
        <w:t xml:space="preserve">Hubungan Lama Waktu Tunggu Pasien Dengan Kepuasan Pasien Di Puskesmas Lubuk Begalung. </w:t>
      </w:r>
      <w:r w:rsidRPr="00AF54C4">
        <w:rPr>
          <w:rFonts w:ascii="Times New Roman" w:hAnsi="Times New Roman" w:cs="Times New Roman"/>
          <w:i/>
          <w:iCs/>
          <w:noProof/>
          <w:sz w:val="24"/>
          <w:lang w:val="sv-SE"/>
        </w:rPr>
        <w:t>Seminar Nasional Syedza Saintika</w:t>
      </w:r>
      <w:r w:rsidRPr="00AF54C4">
        <w:rPr>
          <w:rFonts w:ascii="Times New Roman" w:hAnsi="Times New Roman" w:cs="Times New Roman"/>
          <w:noProof/>
          <w:sz w:val="24"/>
          <w:lang w:val="sv-SE"/>
        </w:rPr>
        <w:t>, 45–54.</w:t>
      </w:r>
    </w:p>
    <w:p w14:paraId="26DB6769"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Dewi, R., &amp; Jihad, F. (2023). Hubungan Kualitas Pelayanan Kesehatan Dengan Kepuasan Pasien Rawat Jalan Pesertsa BPJS Kesehatan. </w:t>
      </w:r>
      <w:r w:rsidRPr="00AF54C4">
        <w:rPr>
          <w:rFonts w:ascii="Times New Roman" w:hAnsi="Times New Roman" w:cs="Times New Roman"/>
          <w:i/>
          <w:iCs/>
          <w:noProof/>
          <w:sz w:val="24"/>
          <w:lang w:val="sv-SE"/>
        </w:rPr>
        <w:t>Jurnal Kesehatan Tambusai</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4</w:t>
      </w:r>
      <w:r w:rsidRPr="00AF54C4">
        <w:rPr>
          <w:rFonts w:ascii="Times New Roman" w:hAnsi="Times New Roman" w:cs="Times New Roman"/>
          <w:noProof/>
          <w:sz w:val="24"/>
          <w:lang w:val="sv-SE"/>
        </w:rPr>
        <w:t>(3), 3662–3671. https://journal.universitaspahlawan.ac.id/index.php/jkt/article/view/16977</w:t>
      </w:r>
    </w:p>
    <w:p w14:paraId="4A1AF931"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Diniarti, N., &amp; Sulianto, J. (2023). Validitas dan Reliabilitas Instrumen Critical Thinking pada Pemanfaatan Media SIGUPIS di Sekolah Dasar. </w:t>
      </w:r>
      <w:r w:rsidRPr="00AF54C4">
        <w:rPr>
          <w:rFonts w:ascii="Times New Roman" w:hAnsi="Times New Roman" w:cs="Times New Roman"/>
          <w:i/>
          <w:iCs/>
          <w:noProof/>
          <w:sz w:val="24"/>
          <w:lang w:val="sv-SE"/>
        </w:rPr>
        <w:t>Media Penelitian Pendidikan : Jurnal Penelitian dalam Bidang Pendidikan dan Pengajaran</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17</w:t>
      </w:r>
      <w:r w:rsidRPr="00AF54C4">
        <w:rPr>
          <w:rFonts w:ascii="Times New Roman" w:hAnsi="Times New Roman" w:cs="Times New Roman"/>
          <w:noProof/>
          <w:sz w:val="24"/>
          <w:lang w:val="sv-SE"/>
        </w:rPr>
        <w:t>(1), 53–58. https://doi.org/10.26877/mpp.v17i1.13963</w:t>
      </w:r>
    </w:p>
    <w:p w14:paraId="07D6A2AC"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Edi Riadi. (2016). Statistika penelitian (Analisis Manual dan IBM SPSS). In T. A. Prabawati (Ed.), </w:t>
      </w:r>
      <w:r w:rsidRPr="00AF54C4">
        <w:rPr>
          <w:rFonts w:ascii="Times New Roman" w:hAnsi="Times New Roman" w:cs="Times New Roman"/>
          <w:i/>
          <w:iCs/>
          <w:noProof/>
          <w:sz w:val="24"/>
          <w:lang w:val="sv-SE"/>
        </w:rPr>
        <w:t>Yogyakarta; Andi, 2016</w:t>
      </w:r>
      <w:r w:rsidRPr="00AF54C4">
        <w:rPr>
          <w:rFonts w:ascii="Times New Roman" w:hAnsi="Times New Roman" w:cs="Times New Roman"/>
          <w:noProof/>
          <w:sz w:val="24"/>
          <w:lang w:val="sv-SE"/>
        </w:rPr>
        <w:t xml:space="preserve"> (edisi pert). 19 Mei 2016. https://inlislite.dispustaka.sumselprov.go.id/opac/detail-opac?id=38255</w:t>
      </w:r>
    </w:p>
    <w:p w14:paraId="502B5A1B"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Effendi, K. (2020). Tingkat Kepuasan Pasien Terhadap Pelayanan Kesehatan Di Uptd Puskesmas Mutiara Tahun 2019. </w:t>
      </w:r>
      <w:r w:rsidRPr="00AF54C4">
        <w:rPr>
          <w:rFonts w:ascii="Times New Roman" w:hAnsi="Times New Roman" w:cs="Times New Roman"/>
          <w:i/>
          <w:iCs/>
          <w:noProof/>
          <w:sz w:val="24"/>
          <w:lang w:val="sv-SE"/>
        </w:rPr>
        <w:t>Excellent Midwifery Journal</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3</w:t>
      </w:r>
      <w:r w:rsidRPr="00AF54C4">
        <w:rPr>
          <w:rFonts w:ascii="Times New Roman" w:hAnsi="Times New Roman" w:cs="Times New Roman"/>
          <w:noProof/>
          <w:sz w:val="24"/>
          <w:lang w:val="sv-SE"/>
        </w:rPr>
        <w:t>(2), 82–90. https://doi.org/10.55541/emj.v3i2.127</w:t>
      </w:r>
    </w:p>
    <w:p w14:paraId="2A2C8B70"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sv-SE"/>
        </w:rPr>
        <w:t xml:space="preserve">Fauziyah, S. T. (2023). Analisis Waste di Instalasi Farmasi Rawat Jalan Rumah Sakit dengan Pendekatan Lean Management: Literature Review. </w:t>
      </w:r>
      <w:r w:rsidRPr="00AF54C4">
        <w:rPr>
          <w:rFonts w:ascii="Times New Roman" w:hAnsi="Times New Roman" w:cs="Times New Roman"/>
          <w:i/>
          <w:iCs/>
          <w:noProof/>
          <w:sz w:val="24"/>
          <w:lang w:val="fi-FI"/>
        </w:rPr>
        <w:t>Media Publikasi Promosi Kesehatan Indonesia (MPPKI)</w:t>
      </w:r>
      <w:r w:rsidRPr="00AF54C4">
        <w:rPr>
          <w:rFonts w:ascii="Times New Roman" w:hAnsi="Times New Roman" w:cs="Times New Roman"/>
          <w:noProof/>
          <w:sz w:val="24"/>
          <w:lang w:val="fi-FI"/>
        </w:rPr>
        <w:t xml:space="preserve">, </w:t>
      </w:r>
      <w:r w:rsidRPr="00AF54C4">
        <w:rPr>
          <w:rFonts w:ascii="Times New Roman" w:hAnsi="Times New Roman" w:cs="Times New Roman"/>
          <w:i/>
          <w:iCs/>
          <w:noProof/>
          <w:sz w:val="24"/>
          <w:lang w:val="fi-FI"/>
        </w:rPr>
        <w:t>6</w:t>
      </w:r>
      <w:r w:rsidRPr="00AF54C4">
        <w:rPr>
          <w:rFonts w:ascii="Times New Roman" w:hAnsi="Times New Roman" w:cs="Times New Roman"/>
          <w:noProof/>
          <w:sz w:val="24"/>
          <w:lang w:val="fi-FI"/>
        </w:rPr>
        <w:t>(7), 1242–1249. https://doi.org/10.56338/mppki.v6i7.3350</w:t>
      </w:r>
    </w:p>
    <w:p w14:paraId="09EE020F"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sv-SE"/>
        </w:rPr>
        <w:t xml:space="preserve">Flora. (2023). </w:t>
      </w:r>
      <w:r w:rsidRPr="00AF54C4">
        <w:rPr>
          <w:rFonts w:ascii="Times New Roman" w:hAnsi="Times New Roman" w:cs="Times New Roman"/>
          <w:i/>
          <w:iCs/>
          <w:noProof/>
          <w:sz w:val="24"/>
          <w:lang w:val="sv-SE"/>
        </w:rPr>
        <w:t>Fiat iustitia: jurnal hukum</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fi-FI"/>
        </w:rPr>
        <w:t>3</w:t>
      </w:r>
      <w:r w:rsidRPr="00AF54C4">
        <w:rPr>
          <w:rFonts w:ascii="Times New Roman" w:hAnsi="Times New Roman" w:cs="Times New Roman"/>
          <w:noProof/>
          <w:sz w:val="24"/>
          <w:lang w:val="fi-FI"/>
        </w:rPr>
        <w:t>(2), 154–164.</w:t>
      </w:r>
    </w:p>
    <w:p w14:paraId="0AD1C009"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fi-FI"/>
        </w:rPr>
        <w:t xml:space="preserve">Ghozali, I. (2019). </w:t>
      </w:r>
      <w:r w:rsidRPr="00AF54C4">
        <w:rPr>
          <w:rFonts w:ascii="Times New Roman" w:hAnsi="Times New Roman" w:cs="Times New Roman"/>
          <w:i/>
          <w:iCs/>
          <w:noProof/>
          <w:sz w:val="24"/>
          <w:lang w:val="fi-FI"/>
        </w:rPr>
        <w:t>Desain Penelitian Kualitatif dan Kuantitatif.</w:t>
      </w:r>
    </w:p>
    <w:p w14:paraId="2BC0D0CB"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sv-SE"/>
        </w:rPr>
        <w:lastRenderedPageBreak/>
        <w:t xml:space="preserve">Haqul. (1989). </w:t>
      </w:r>
      <w:r w:rsidRPr="00AF54C4">
        <w:rPr>
          <w:rFonts w:ascii="Times New Roman" w:hAnsi="Times New Roman" w:cs="Times New Roman"/>
          <w:i/>
          <w:iCs/>
          <w:noProof/>
          <w:sz w:val="24"/>
          <w:lang w:val="sv-SE"/>
        </w:rPr>
        <w:t>Penetuan Variabel Penelitian dan Hubungan Antar Variabel “Metode Penelitian dan Survey”</w:t>
      </w:r>
      <w:r w:rsidRPr="00AF54C4">
        <w:rPr>
          <w:rFonts w:ascii="Times New Roman" w:hAnsi="Times New Roman" w:cs="Times New Roman"/>
          <w:noProof/>
          <w:sz w:val="24"/>
          <w:lang w:val="sv-SE"/>
        </w:rPr>
        <w:t xml:space="preserve"> (Masri Singarimbun dan Sofyan Effendi (Ed) (Ed.)). </w:t>
      </w:r>
      <w:r w:rsidRPr="00AF54C4">
        <w:rPr>
          <w:rFonts w:ascii="Times New Roman" w:hAnsi="Times New Roman" w:cs="Times New Roman"/>
          <w:noProof/>
          <w:sz w:val="24"/>
          <w:lang w:val="fi-FI"/>
        </w:rPr>
        <w:t>Jakarta : LP3ES. https://www.academia.edu/120557353/VARIABEL_PENELITIAN</w:t>
      </w:r>
    </w:p>
    <w:p w14:paraId="1F16C614"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fi-FI"/>
        </w:rPr>
        <w:t xml:space="preserve">Hasan, A. (2021). Pengaruh Tangibles, Empathy, Reliability, Responsiveness dan Assurance Jasa Kesehatan Terhadap Kepuasan Pasien Pengguna BPJS pada Puskesmas Sungai Sariak Kabupaten Padang Pariaman. </w:t>
      </w:r>
      <w:r w:rsidRPr="00AF54C4">
        <w:rPr>
          <w:rFonts w:ascii="Times New Roman" w:hAnsi="Times New Roman" w:cs="Times New Roman"/>
          <w:i/>
          <w:iCs/>
          <w:noProof/>
          <w:sz w:val="24"/>
          <w:lang w:val="fi-FI"/>
        </w:rPr>
        <w:t>Jurnal Ilmiah Dikdaya</w:t>
      </w:r>
      <w:r w:rsidRPr="00AF54C4">
        <w:rPr>
          <w:rFonts w:ascii="Times New Roman" w:hAnsi="Times New Roman" w:cs="Times New Roman"/>
          <w:noProof/>
          <w:sz w:val="24"/>
          <w:lang w:val="fi-FI"/>
        </w:rPr>
        <w:t xml:space="preserve">, </w:t>
      </w:r>
      <w:r w:rsidRPr="00AF54C4">
        <w:rPr>
          <w:rFonts w:ascii="Times New Roman" w:hAnsi="Times New Roman" w:cs="Times New Roman"/>
          <w:i/>
          <w:iCs/>
          <w:noProof/>
          <w:sz w:val="24"/>
          <w:lang w:val="fi-FI"/>
        </w:rPr>
        <w:t>11</w:t>
      </w:r>
      <w:r w:rsidRPr="00AF54C4">
        <w:rPr>
          <w:rFonts w:ascii="Times New Roman" w:hAnsi="Times New Roman" w:cs="Times New Roman"/>
          <w:noProof/>
          <w:sz w:val="24"/>
          <w:lang w:val="fi-FI"/>
        </w:rPr>
        <w:t>(1), 85. https://doi.org/10.33087/dikdaya.v11i1.200</w:t>
      </w:r>
    </w:p>
    <w:p w14:paraId="47B9A7EF"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fi-FI"/>
        </w:rPr>
        <w:t xml:space="preserve">Junita, &amp; dkk. (2022). Pengaruh Tingkat Pendidikan Dan Penempatan Kerja Terhadap Kinerja Pegawai Pada Dp3Ap2Kb Kabupaten Bima. </w:t>
      </w:r>
      <w:r w:rsidRPr="00AF54C4">
        <w:rPr>
          <w:rFonts w:ascii="Times New Roman" w:hAnsi="Times New Roman" w:cs="Times New Roman"/>
          <w:i/>
          <w:iCs/>
          <w:noProof/>
          <w:sz w:val="24"/>
          <w:lang w:val="fi-FI"/>
        </w:rPr>
        <w:t>Junita &amp; Mukmin/ Jurnal Manajemen</w:t>
      </w:r>
      <w:r w:rsidRPr="00AF54C4">
        <w:rPr>
          <w:rFonts w:ascii="Times New Roman" w:hAnsi="Times New Roman" w:cs="Times New Roman"/>
          <w:noProof/>
          <w:sz w:val="24"/>
          <w:lang w:val="fi-FI"/>
        </w:rPr>
        <w:t xml:space="preserve">, </w:t>
      </w:r>
      <w:r w:rsidRPr="00AF54C4">
        <w:rPr>
          <w:rFonts w:ascii="Times New Roman" w:hAnsi="Times New Roman" w:cs="Times New Roman"/>
          <w:i/>
          <w:iCs/>
          <w:noProof/>
          <w:sz w:val="24"/>
          <w:lang w:val="fi-FI"/>
        </w:rPr>
        <w:t>12</w:t>
      </w:r>
      <w:r w:rsidRPr="00AF54C4">
        <w:rPr>
          <w:rFonts w:ascii="Times New Roman" w:hAnsi="Times New Roman" w:cs="Times New Roman"/>
          <w:noProof/>
          <w:sz w:val="24"/>
          <w:lang w:val="fi-FI"/>
        </w:rPr>
        <w:t>(1), 96–108. http://jurnalfe.ustjogja.ac.id</w:t>
      </w:r>
    </w:p>
    <w:p w14:paraId="386C5E48"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fi-FI"/>
        </w:rPr>
        <w:t xml:space="preserve">Karida, R., &amp; Dhamanti, I. (2024). Peran Budaya Organisasi Dalam Meningkatkan Kualitas Kerja Dan Komitmen Karyawan Rumah Sakit. </w:t>
      </w:r>
      <w:r w:rsidRPr="00AF54C4">
        <w:rPr>
          <w:rFonts w:ascii="Times New Roman" w:hAnsi="Times New Roman" w:cs="Times New Roman"/>
          <w:i/>
          <w:iCs/>
          <w:noProof/>
          <w:sz w:val="24"/>
          <w:lang w:val="fi-FI"/>
        </w:rPr>
        <w:t>Jurnal Kesehatan Tambusai</w:t>
      </w:r>
      <w:r w:rsidRPr="00AF54C4">
        <w:rPr>
          <w:rFonts w:ascii="Times New Roman" w:hAnsi="Times New Roman" w:cs="Times New Roman"/>
          <w:noProof/>
          <w:sz w:val="24"/>
          <w:lang w:val="fi-FI"/>
        </w:rPr>
        <w:t xml:space="preserve">, </w:t>
      </w:r>
      <w:r w:rsidRPr="00AF54C4">
        <w:rPr>
          <w:rFonts w:ascii="Times New Roman" w:hAnsi="Times New Roman" w:cs="Times New Roman"/>
          <w:i/>
          <w:iCs/>
          <w:noProof/>
          <w:sz w:val="24"/>
          <w:lang w:val="fi-FI"/>
        </w:rPr>
        <w:t>5</w:t>
      </w:r>
      <w:r w:rsidRPr="00AF54C4">
        <w:rPr>
          <w:rFonts w:ascii="Times New Roman" w:hAnsi="Times New Roman" w:cs="Times New Roman"/>
          <w:noProof/>
          <w:sz w:val="24"/>
          <w:lang w:val="fi-FI"/>
        </w:rPr>
        <w:t>, 2674–2684.</w:t>
      </w:r>
    </w:p>
    <w:p w14:paraId="3069BD8F"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fi-FI"/>
        </w:rPr>
        <w:t xml:space="preserve">Kemenkes RI. (2016). Standar Pelayanan Kefarmasian. </w:t>
      </w:r>
      <w:r w:rsidRPr="00AF54C4">
        <w:rPr>
          <w:rFonts w:ascii="Times New Roman" w:hAnsi="Times New Roman" w:cs="Times New Roman"/>
          <w:i/>
          <w:iCs/>
          <w:noProof/>
          <w:sz w:val="24"/>
          <w:lang w:val="fi-FI"/>
        </w:rPr>
        <w:t>Peraturan Menteri Kesehatan Republik Indonesia Nomor 72 Tahun 2016</w:t>
      </w:r>
      <w:r w:rsidRPr="00AF54C4">
        <w:rPr>
          <w:rFonts w:ascii="Times New Roman" w:hAnsi="Times New Roman" w:cs="Times New Roman"/>
          <w:noProof/>
          <w:sz w:val="24"/>
          <w:lang w:val="fi-FI"/>
        </w:rPr>
        <w:t xml:space="preserve">, </w:t>
      </w:r>
      <w:r w:rsidRPr="00AF54C4">
        <w:rPr>
          <w:rFonts w:ascii="Times New Roman" w:hAnsi="Times New Roman" w:cs="Times New Roman"/>
          <w:i/>
          <w:iCs/>
          <w:noProof/>
          <w:sz w:val="24"/>
          <w:lang w:val="fi-FI"/>
        </w:rPr>
        <w:t>May</w:t>
      </w:r>
      <w:r w:rsidRPr="00AF54C4">
        <w:rPr>
          <w:rFonts w:ascii="Times New Roman" w:hAnsi="Times New Roman" w:cs="Times New Roman"/>
          <w:noProof/>
          <w:sz w:val="24"/>
          <w:lang w:val="fi-FI"/>
        </w:rPr>
        <w:t>, 31–48.</w:t>
      </w:r>
    </w:p>
    <w:p w14:paraId="6399E2C6"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fi-FI"/>
        </w:rPr>
        <w:t xml:space="preserve">Keysa dkk. (2024). </w:t>
      </w:r>
      <w:r w:rsidRPr="00AF54C4">
        <w:rPr>
          <w:rFonts w:ascii="Times New Roman" w:hAnsi="Times New Roman" w:cs="Times New Roman"/>
          <w:i/>
          <w:iCs/>
          <w:noProof/>
          <w:sz w:val="24"/>
          <w:lang w:val="fi-FI"/>
        </w:rPr>
        <w:t>PEMBATASAN JAMINAN KESEHATAN OLEH BADAN PENYELENGGARA JAMINAN SOSIAL (BPJS) KESEHATAN</w:t>
      </w:r>
      <w:r w:rsidRPr="00AF54C4">
        <w:rPr>
          <w:rFonts w:ascii="Times New Roman" w:hAnsi="Times New Roman" w:cs="Times New Roman"/>
          <w:noProof/>
          <w:sz w:val="24"/>
          <w:lang w:val="fi-FI"/>
        </w:rPr>
        <w:t>.</w:t>
      </w:r>
    </w:p>
    <w:p w14:paraId="219DBF3E"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fi-FI"/>
        </w:rPr>
        <w:t xml:space="preserve">Leonard, G. (2012). </w:t>
      </w:r>
      <w:r w:rsidRPr="00AF54C4">
        <w:rPr>
          <w:rFonts w:ascii="Times New Roman" w:hAnsi="Times New Roman" w:cs="Times New Roman"/>
          <w:i/>
          <w:iCs/>
          <w:noProof/>
          <w:sz w:val="24"/>
          <w:lang w:val="fi-FI"/>
        </w:rPr>
        <w:t>Analisis Pengaruh Kualitas Layanan Terhadap Kepuasan Pasien Pada Rumah Sakit Elim Kab.TorajaUtara, Universitas Hasanuddin. Makassar</w:t>
      </w:r>
      <w:r w:rsidRPr="00AF54C4">
        <w:rPr>
          <w:rFonts w:ascii="Times New Roman" w:hAnsi="Times New Roman" w:cs="Times New Roman"/>
          <w:noProof/>
          <w:sz w:val="24"/>
          <w:lang w:val="fi-FI"/>
        </w:rPr>
        <w:t>.</w:t>
      </w:r>
    </w:p>
    <w:p w14:paraId="3BBE63EC"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fi-FI"/>
        </w:rPr>
        <w:t xml:space="preserve">Maharani, D. N., Mukaddas, A., &amp; Indriani. (2016). Analisis Pengaruh Kepuasan Pasien Terhadap Kualitas Pelayanan Resep Di Apotek Instalasi Farmasi Badan Rumah Sakit Daerah Luwuk Kabupaten Banggai (The Analysis Of Patient Satisfaction Impact Towards The Quality Of prescription Service In Dispensary Of Phar. </w:t>
      </w:r>
      <w:r w:rsidRPr="00AF54C4">
        <w:rPr>
          <w:rFonts w:ascii="Times New Roman" w:hAnsi="Times New Roman" w:cs="Times New Roman"/>
          <w:i/>
          <w:iCs/>
          <w:noProof/>
          <w:sz w:val="24"/>
          <w:lang w:val="fi-FI"/>
        </w:rPr>
        <w:t>GALENIKA Journal of Pharmacy</w:t>
      </w:r>
      <w:r w:rsidRPr="00AF54C4">
        <w:rPr>
          <w:rFonts w:ascii="Times New Roman" w:hAnsi="Times New Roman" w:cs="Times New Roman"/>
          <w:noProof/>
          <w:sz w:val="24"/>
          <w:lang w:val="fi-FI"/>
        </w:rPr>
        <w:t xml:space="preserve">, </w:t>
      </w:r>
      <w:r w:rsidRPr="00AF54C4">
        <w:rPr>
          <w:rFonts w:ascii="Times New Roman" w:hAnsi="Times New Roman" w:cs="Times New Roman"/>
          <w:i/>
          <w:iCs/>
          <w:noProof/>
          <w:sz w:val="24"/>
          <w:lang w:val="fi-FI"/>
        </w:rPr>
        <w:t>2</w:t>
      </w:r>
      <w:r w:rsidRPr="00AF54C4">
        <w:rPr>
          <w:rFonts w:ascii="Times New Roman" w:hAnsi="Times New Roman" w:cs="Times New Roman"/>
          <w:noProof/>
          <w:sz w:val="24"/>
          <w:lang w:val="fi-FI"/>
        </w:rPr>
        <w:t>(2), 111–117.</w:t>
      </w:r>
    </w:p>
    <w:p w14:paraId="120C29A2"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fi-FI"/>
        </w:rPr>
        <w:t xml:space="preserve">Mustafa, P. S. (2022). Statistika Inferensial meliputi Uji Beda dalam Pendidikan Jasmani: Sebuah Tinjauan. </w:t>
      </w:r>
      <w:r w:rsidRPr="00AF54C4">
        <w:rPr>
          <w:rFonts w:ascii="Times New Roman" w:hAnsi="Times New Roman" w:cs="Times New Roman"/>
          <w:i/>
          <w:iCs/>
          <w:noProof/>
          <w:sz w:val="24"/>
          <w:lang w:val="sv-SE"/>
        </w:rPr>
        <w:t>DIDAKTIKA : Jurnal Pemikiran Pendidikan</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28</w:t>
      </w:r>
      <w:r w:rsidRPr="00AF54C4">
        <w:rPr>
          <w:rFonts w:ascii="Times New Roman" w:hAnsi="Times New Roman" w:cs="Times New Roman"/>
          <w:noProof/>
          <w:sz w:val="24"/>
          <w:lang w:val="sv-SE"/>
        </w:rPr>
        <w:t>(2(1)), 71–86. https://doi.org/10.30587/didaktika.v28i2(1).4166</w:t>
      </w:r>
    </w:p>
    <w:p w14:paraId="77A5D79B"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Nafisatur, M. (2024). Metode Pengumpulan Data Penelitian. </w:t>
      </w:r>
      <w:r w:rsidRPr="00AF54C4">
        <w:rPr>
          <w:rFonts w:ascii="Times New Roman" w:hAnsi="Times New Roman" w:cs="Times New Roman"/>
          <w:i/>
          <w:iCs/>
          <w:noProof/>
          <w:sz w:val="24"/>
          <w:lang w:val="sv-SE"/>
        </w:rPr>
        <w:t>Metode Pengumpulan Data Penelitian</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3</w:t>
      </w:r>
      <w:r w:rsidRPr="00AF54C4">
        <w:rPr>
          <w:rFonts w:ascii="Times New Roman" w:hAnsi="Times New Roman" w:cs="Times New Roman"/>
          <w:noProof/>
          <w:sz w:val="24"/>
          <w:lang w:val="sv-SE"/>
        </w:rPr>
        <w:t>(5), 5423–5443.</w:t>
      </w:r>
    </w:p>
    <w:p w14:paraId="304D5882"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Nasution dkk. (2021). Analisis Faktor-Faktor yang Mempengaruhi Kepuasan Pelayanan Pasien diinstalasi Farmasi RSUD Rantauprapat. </w:t>
      </w:r>
      <w:r w:rsidRPr="00AF54C4">
        <w:rPr>
          <w:rFonts w:ascii="Times New Roman" w:hAnsi="Times New Roman" w:cs="Times New Roman"/>
          <w:i/>
          <w:iCs/>
          <w:noProof/>
          <w:sz w:val="24"/>
          <w:lang w:val="sv-SE"/>
        </w:rPr>
        <w:t>Jurnal Kesehatan Komunitas</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7</w:t>
      </w:r>
      <w:r w:rsidRPr="00AF54C4">
        <w:rPr>
          <w:rFonts w:ascii="Times New Roman" w:hAnsi="Times New Roman" w:cs="Times New Roman"/>
          <w:noProof/>
          <w:sz w:val="24"/>
          <w:lang w:val="sv-SE"/>
        </w:rPr>
        <w:t>(3), 341–346. https://doi.org/10.25311/keskom.vol7.iss3.1020</w:t>
      </w:r>
    </w:p>
    <w:p w14:paraId="22494F2A"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Nisak, U. K. (2020). Buku Ajar Statistik Di Fasilitas Pelayanan Kesehatan. In </w:t>
      </w:r>
      <w:r w:rsidRPr="00AF54C4">
        <w:rPr>
          <w:rFonts w:ascii="Times New Roman" w:hAnsi="Times New Roman" w:cs="Times New Roman"/>
          <w:i/>
          <w:iCs/>
          <w:noProof/>
          <w:sz w:val="24"/>
          <w:lang w:val="sv-SE"/>
        </w:rPr>
        <w:t>Buku Ajar Statistik Di Fasilitas Pelayanan Kesehatan</w:t>
      </w:r>
      <w:r w:rsidRPr="00AF54C4">
        <w:rPr>
          <w:rFonts w:ascii="Times New Roman" w:hAnsi="Times New Roman" w:cs="Times New Roman"/>
          <w:noProof/>
          <w:sz w:val="24"/>
          <w:lang w:val="sv-SE"/>
        </w:rPr>
        <w:t>. https://doi.org/10.21070/2020/978-623-6833-94-0</w:t>
      </w:r>
    </w:p>
    <w:p w14:paraId="716ED339"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Notoatmodjo. (2005). </w:t>
      </w:r>
      <w:r w:rsidRPr="00AF54C4">
        <w:rPr>
          <w:rFonts w:ascii="Times New Roman" w:hAnsi="Times New Roman" w:cs="Times New Roman"/>
          <w:i/>
          <w:iCs/>
          <w:noProof/>
          <w:sz w:val="24"/>
          <w:lang w:val="sv-SE"/>
        </w:rPr>
        <w:t>Metodologi Penelitian Kesehatan (2005)</w:t>
      </w:r>
      <w:r w:rsidRPr="00AF54C4">
        <w:rPr>
          <w:rFonts w:ascii="Times New Roman" w:hAnsi="Times New Roman" w:cs="Times New Roman"/>
          <w:noProof/>
          <w:sz w:val="24"/>
          <w:lang w:val="sv-SE"/>
        </w:rPr>
        <w:t xml:space="preserve"> (Soekidjo </w:t>
      </w:r>
      <w:r w:rsidRPr="00AF54C4">
        <w:rPr>
          <w:rFonts w:ascii="Times New Roman" w:hAnsi="Times New Roman" w:cs="Times New Roman"/>
          <w:noProof/>
          <w:sz w:val="24"/>
          <w:lang w:val="sv-SE"/>
        </w:rPr>
        <w:lastRenderedPageBreak/>
        <w:t>Notoatmodjo (Ed.); Revisi). Jakarta : Rineka Cipta., 2005. http://opac.poltekkestasikmalaya.ac.id/index.php?p=show_detail&amp;id=16</w:t>
      </w:r>
    </w:p>
    <w:p w14:paraId="43AA3129"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fi-FI"/>
        </w:rPr>
        <w:t xml:space="preserve">Notoatmodjo, S. (2014). </w:t>
      </w:r>
      <w:r w:rsidRPr="00AF54C4">
        <w:rPr>
          <w:rFonts w:ascii="Times New Roman" w:hAnsi="Times New Roman" w:cs="Times New Roman"/>
          <w:i/>
          <w:iCs/>
          <w:noProof/>
          <w:sz w:val="24"/>
          <w:lang w:val="fi-FI"/>
        </w:rPr>
        <w:t>Ilmu Perilaku Kesehatan. Jakarta: Rineka Cipta</w:t>
      </w:r>
      <w:r w:rsidRPr="00AF54C4">
        <w:rPr>
          <w:rFonts w:ascii="Times New Roman" w:hAnsi="Times New Roman" w:cs="Times New Roman"/>
          <w:noProof/>
          <w:sz w:val="24"/>
          <w:lang w:val="fi-FI"/>
        </w:rPr>
        <w:t>.</w:t>
      </w:r>
    </w:p>
    <w:p w14:paraId="732CCAAF" w14:textId="77777777" w:rsidR="00A90E8A" w:rsidRPr="00A90E8A"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rPr>
      </w:pPr>
      <w:r w:rsidRPr="00AF54C4">
        <w:rPr>
          <w:rFonts w:ascii="Times New Roman" w:hAnsi="Times New Roman" w:cs="Times New Roman"/>
          <w:noProof/>
          <w:sz w:val="24"/>
          <w:lang w:val="fi-FI"/>
        </w:rPr>
        <w:t xml:space="preserve">Nur’aeni, R., Simanjorang, A., &amp; . J. (2020). Pengaruh Mutu Pelayanan Terhadap Kepuasan Pasien Rawat Inap Di Rumah Sakit Izza Karawang. </w:t>
      </w:r>
      <w:r w:rsidRPr="00A90E8A">
        <w:rPr>
          <w:rFonts w:ascii="Times New Roman" w:hAnsi="Times New Roman" w:cs="Times New Roman"/>
          <w:i/>
          <w:iCs/>
          <w:noProof/>
          <w:sz w:val="24"/>
        </w:rPr>
        <w:t>Journal of Healthcare Technology and Medicine</w:t>
      </w:r>
      <w:r w:rsidRPr="00A90E8A">
        <w:rPr>
          <w:rFonts w:ascii="Times New Roman" w:hAnsi="Times New Roman" w:cs="Times New Roman"/>
          <w:noProof/>
          <w:sz w:val="24"/>
        </w:rPr>
        <w:t xml:space="preserve">, </w:t>
      </w:r>
      <w:r w:rsidRPr="00A90E8A">
        <w:rPr>
          <w:rFonts w:ascii="Times New Roman" w:hAnsi="Times New Roman" w:cs="Times New Roman"/>
          <w:i/>
          <w:iCs/>
          <w:noProof/>
          <w:sz w:val="24"/>
        </w:rPr>
        <w:t>6</w:t>
      </w:r>
      <w:r w:rsidRPr="00A90E8A">
        <w:rPr>
          <w:rFonts w:ascii="Times New Roman" w:hAnsi="Times New Roman" w:cs="Times New Roman"/>
          <w:noProof/>
          <w:sz w:val="24"/>
        </w:rPr>
        <w:t>(2), 1097. https://doi.org/10.33143/jhtm.v6i2.1152</w:t>
      </w:r>
    </w:p>
    <w:p w14:paraId="18687EC8"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fi-FI"/>
        </w:rPr>
        <w:t xml:space="preserve">Palenewen &amp; Mulyanti. (2023). Upaya Peningkatan Manajemen Pelayanan Kesehatan Di Rumah Sakit: Tinjauan Teoritis. </w:t>
      </w:r>
      <w:r w:rsidRPr="00AF54C4">
        <w:rPr>
          <w:rFonts w:ascii="Times New Roman" w:hAnsi="Times New Roman" w:cs="Times New Roman"/>
          <w:i/>
          <w:iCs/>
          <w:noProof/>
          <w:sz w:val="24"/>
          <w:lang w:val="fi-FI"/>
        </w:rPr>
        <w:t>DIAGNOSA: Jurnal Ilmu Kesehatan dan Keperawatan</w:t>
      </w:r>
      <w:r w:rsidRPr="00AF54C4">
        <w:rPr>
          <w:rFonts w:ascii="Times New Roman" w:hAnsi="Times New Roman" w:cs="Times New Roman"/>
          <w:noProof/>
          <w:sz w:val="24"/>
          <w:lang w:val="fi-FI"/>
        </w:rPr>
        <w:t xml:space="preserve">, </w:t>
      </w:r>
      <w:r w:rsidRPr="00AF54C4">
        <w:rPr>
          <w:rFonts w:ascii="Times New Roman" w:hAnsi="Times New Roman" w:cs="Times New Roman"/>
          <w:i/>
          <w:iCs/>
          <w:noProof/>
          <w:sz w:val="24"/>
          <w:lang w:val="fi-FI"/>
        </w:rPr>
        <w:t>1</w:t>
      </w:r>
      <w:r w:rsidRPr="00AF54C4">
        <w:rPr>
          <w:rFonts w:ascii="Times New Roman" w:hAnsi="Times New Roman" w:cs="Times New Roman"/>
          <w:noProof/>
          <w:sz w:val="24"/>
          <w:lang w:val="fi-FI"/>
        </w:rPr>
        <w:t>(1), 53–59. https://doi.org/10.59581/diagnosa-widyakarya.v1i1.165</w:t>
      </w:r>
    </w:p>
    <w:p w14:paraId="7BD48503"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fi-FI"/>
        </w:rPr>
        <w:t xml:space="preserve">Pardomuan &amp; Prasetyo. (2024). Literatur Review: Hak dan Kewajiban Pasien, Keluarga Masyarkat dan Tenaga Medis dalam Pelayanan Kesehatan Bencana. </w:t>
      </w:r>
      <w:r w:rsidRPr="00AF54C4">
        <w:rPr>
          <w:rFonts w:ascii="Times New Roman" w:hAnsi="Times New Roman" w:cs="Times New Roman"/>
          <w:i/>
          <w:iCs/>
          <w:noProof/>
          <w:sz w:val="24"/>
          <w:lang w:val="sv-SE"/>
        </w:rPr>
        <w:t>Aliansi: Jurnal Hukum, Pendidikan dan Sosial Humaniora</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1</w:t>
      </w:r>
      <w:r w:rsidRPr="00AF54C4">
        <w:rPr>
          <w:rFonts w:ascii="Times New Roman" w:hAnsi="Times New Roman" w:cs="Times New Roman"/>
          <w:noProof/>
          <w:sz w:val="24"/>
          <w:lang w:val="sv-SE"/>
        </w:rPr>
        <w:t>(5), 88–101. https://doi.org/10.62383/aliansi.v1i5.384</w:t>
      </w:r>
    </w:p>
    <w:p w14:paraId="22FFB36F"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Peraturan Pemerintah. (2021). </w:t>
      </w:r>
      <w:r w:rsidRPr="00AF54C4">
        <w:rPr>
          <w:rFonts w:ascii="Times New Roman" w:hAnsi="Times New Roman" w:cs="Times New Roman"/>
          <w:i/>
          <w:iCs/>
          <w:noProof/>
          <w:sz w:val="24"/>
          <w:lang w:val="sv-SE"/>
        </w:rPr>
        <w:t>Peraturan Pemerintah Nomor 47 Tahun 2021 tentang Penyelenggaraan Bidang Perumahsakitan</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086146</w:t>
      </w:r>
      <w:r w:rsidRPr="00AF54C4">
        <w:rPr>
          <w:rFonts w:ascii="Times New Roman" w:hAnsi="Times New Roman" w:cs="Times New Roman"/>
          <w:noProof/>
          <w:sz w:val="24"/>
          <w:lang w:val="sv-SE"/>
        </w:rPr>
        <w:t>.</w:t>
      </w:r>
    </w:p>
    <w:p w14:paraId="4693802B"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Permenkes, 2014. (2014). </w:t>
      </w:r>
      <w:r w:rsidRPr="00AF54C4">
        <w:rPr>
          <w:rFonts w:ascii="Times New Roman" w:hAnsi="Times New Roman" w:cs="Times New Roman"/>
          <w:i/>
          <w:iCs/>
          <w:noProof/>
          <w:sz w:val="24"/>
          <w:lang w:val="sv-SE"/>
        </w:rPr>
        <w:t>Permenkes, 2014</w:t>
      </w:r>
      <w:r w:rsidRPr="00AF54C4">
        <w:rPr>
          <w:rFonts w:ascii="Times New Roman" w:hAnsi="Times New Roman" w:cs="Times New Roman"/>
          <w:noProof/>
          <w:sz w:val="24"/>
          <w:lang w:val="sv-SE"/>
        </w:rPr>
        <w:t>. 1–203.</w:t>
      </w:r>
    </w:p>
    <w:p w14:paraId="23A8B91B"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Permenkes Nomor 35 Tahun 2016. (2016). Peraturan Mentri Kesehatan RI Nomor 35 Tahun 2016 Tentang Perubahan Atas Peraturan Mentri Kesehatan Nomor 35 Tahun 2014 Tentang Standar Pelayanan Kefarmasian di Apotek. </w:t>
      </w:r>
      <w:r w:rsidRPr="00AF54C4">
        <w:rPr>
          <w:rFonts w:ascii="Times New Roman" w:hAnsi="Times New Roman" w:cs="Times New Roman"/>
          <w:i/>
          <w:iCs/>
          <w:noProof/>
          <w:sz w:val="24"/>
          <w:lang w:val="sv-SE"/>
        </w:rPr>
        <w:t>Bioinformatics</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22</w:t>
      </w:r>
      <w:r w:rsidRPr="00AF54C4">
        <w:rPr>
          <w:rFonts w:ascii="Times New Roman" w:hAnsi="Times New Roman" w:cs="Times New Roman"/>
          <w:noProof/>
          <w:sz w:val="24"/>
          <w:lang w:val="sv-SE"/>
        </w:rPr>
        <w:t>(7), 874–882.</w:t>
      </w:r>
    </w:p>
    <w:p w14:paraId="1AD1FF3A"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Prameswari &amp; Andrianto. (2022). Pasien: Konsumen Yang Unik. </w:t>
      </w:r>
      <w:r w:rsidRPr="00AF54C4">
        <w:rPr>
          <w:rFonts w:ascii="Times New Roman" w:hAnsi="Times New Roman" w:cs="Times New Roman"/>
          <w:i/>
          <w:iCs/>
          <w:noProof/>
          <w:sz w:val="24"/>
          <w:lang w:val="sv-SE"/>
        </w:rPr>
        <w:t>Jurnal Hukum Kesehatan Indonesia</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1</w:t>
      </w:r>
      <w:r w:rsidRPr="00AF54C4">
        <w:rPr>
          <w:rFonts w:ascii="Times New Roman" w:hAnsi="Times New Roman" w:cs="Times New Roman"/>
          <w:noProof/>
          <w:sz w:val="24"/>
          <w:lang w:val="sv-SE"/>
        </w:rPr>
        <w:t>(02), 132–139. https://doi.org/10.53337/jhki.v1i02.8</w:t>
      </w:r>
    </w:p>
    <w:p w14:paraId="05391350"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Prameswari dkk. (2023). Implementasi Framework CodeIgniter Pada Sistem Informasi Pelayanan Kesehatan (Studi Kasus : Praktek Mandiri dr . Kartika). </w:t>
      </w:r>
      <w:r w:rsidRPr="00AF54C4">
        <w:rPr>
          <w:rFonts w:ascii="Times New Roman" w:hAnsi="Times New Roman" w:cs="Times New Roman"/>
          <w:i/>
          <w:iCs/>
          <w:noProof/>
          <w:sz w:val="24"/>
          <w:lang w:val="sv-SE"/>
        </w:rPr>
        <w:t>Jurnal Sistem Informasi dan Teknologi Peradaban (JSITP)</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4</w:t>
      </w:r>
      <w:r w:rsidRPr="00AF54C4">
        <w:rPr>
          <w:rFonts w:ascii="Times New Roman" w:hAnsi="Times New Roman" w:cs="Times New Roman"/>
          <w:noProof/>
          <w:sz w:val="24"/>
          <w:lang w:val="sv-SE"/>
        </w:rPr>
        <w:t>(2), 11–17. https://journal.peradaban.ac.id/index.php/jsitp/article/view/1619</w:t>
      </w:r>
    </w:p>
    <w:p w14:paraId="79A6A339" w14:textId="77777777" w:rsidR="00A90E8A" w:rsidRPr="00A90E8A"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rPr>
      </w:pPr>
      <w:r w:rsidRPr="00A90E8A">
        <w:rPr>
          <w:rFonts w:ascii="Times New Roman" w:hAnsi="Times New Roman" w:cs="Times New Roman"/>
          <w:noProof/>
          <w:sz w:val="24"/>
        </w:rPr>
        <w:t xml:space="preserve">Putri, D. R. (2024). Pengaruh Kualitas Pelayanan Kefarmasian terhadap Kepuasan ,. </w:t>
      </w:r>
      <w:r w:rsidRPr="00A90E8A">
        <w:rPr>
          <w:rFonts w:ascii="Times New Roman" w:hAnsi="Times New Roman" w:cs="Times New Roman"/>
          <w:i/>
          <w:iCs/>
          <w:noProof/>
          <w:sz w:val="24"/>
        </w:rPr>
        <w:t>Indonesian Journal for Health Sciences (IJHS)</w:t>
      </w:r>
      <w:r w:rsidRPr="00A90E8A">
        <w:rPr>
          <w:rFonts w:ascii="Times New Roman" w:hAnsi="Times New Roman" w:cs="Times New Roman"/>
          <w:noProof/>
          <w:sz w:val="24"/>
        </w:rPr>
        <w:t xml:space="preserve">, </w:t>
      </w:r>
      <w:r w:rsidRPr="00A90E8A">
        <w:rPr>
          <w:rFonts w:ascii="Times New Roman" w:hAnsi="Times New Roman" w:cs="Times New Roman"/>
          <w:i/>
          <w:iCs/>
          <w:noProof/>
          <w:sz w:val="24"/>
        </w:rPr>
        <w:t>1</w:t>
      </w:r>
      <w:r w:rsidRPr="00A90E8A">
        <w:rPr>
          <w:rFonts w:ascii="Times New Roman" w:hAnsi="Times New Roman" w:cs="Times New Roman"/>
          <w:noProof/>
          <w:sz w:val="24"/>
        </w:rPr>
        <w:t>(1), 23–29.</w:t>
      </w:r>
    </w:p>
    <w:p w14:paraId="08D0C6A2"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Putri, S. C., Purwaningsih, E., &amp; Ardan, M. A. (2023). Pengaruh Mutu Pelayanan Terhadap Kepuasan Pasien JKN Di Instalasi Farmasi RSUD I. A. Moeis Samarinda. </w:t>
      </w:r>
      <w:r w:rsidRPr="00AF54C4">
        <w:rPr>
          <w:rFonts w:ascii="Times New Roman" w:hAnsi="Times New Roman" w:cs="Times New Roman"/>
          <w:i/>
          <w:iCs/>
          <w:noProof/>
          <w:sz w:val="24"/>
          <w:lang w:val="sv-SE"/>
        </w:rPr>
        <w:t>Jurnal Sains dan Teknologi</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5</w:t>
      </w:r>
      <w:r w:rsidRPr="00AF54C4">
        <w:rPr>
          <w:rFonts w:ascii="Times New Roman" w:hAnsi="Times New Roman" w:cs="Times New Roman"/>
          <w:noProof/>
          <w:sz w:val="24"/>
          <w:lang w:val="sv-SE"/>
        </w:rPr>
        <w:t>(1), 428–433. https://doi.org/10.55338/saintek.v5i1.1566</w:t>
      </w:r>
    </w:p>
    <w:p w14:paraId="4C60F151"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fi-FI"/>
        </w:rPr>
        <w:t xml:space="preserve">Ra’uf, M. (2021). Komunikasi Terapeutik Perawat Pada Tingkat Kepuasan Pasien: Studi Kasus Di Rumah Sakit Ulin Banjarmasin. </w:t>
      </w:r>
      <w:r w:rsidRPr="00AF54C4">
        <w:rPr>
          <w:rFonts w:ascii="Times New Roman" w:hAnsi="Times New Roman" w:cs="Times New Roman"/>
          <w:i/>
          <w:iCs/>
          <w:noProof/>
          <w:sz w:val="24"/>
          <w:lang w:val="fi-FI"/>
        </w:rPr>
        <w:t>Jurnal Terapung : Ilmu - Ilmu Sosial</w:t>
      </w:r>
      <w:r w:rsidRPr="00AF54C4">
        <w:rPr>
          <w:rFonts w:ascii="Times New Roman" w:hAnsi="Times New Roman" w:cs="Times New Roman"/>
          <w:noProof/>
          <w:sz w:val="24"/>
          <w:lang w:val="fi-FI"/>
        </w:rPr>
        <w:t xml:space="preserve">, </w:t>
      </w:r>
      <w:r w:rsidRPr="00AF54C4">
        <w:rPr>
          <w:rFonts w:ascii="Times New Roman" w:hAnsi="Times New Roman" w:cs="Times New Roman"/>
          <w:i/>
          <w:iCs/>
          <w:noProof/>
          <w:sz w:val="24"/>
          <w:lang w:val="fi-FI"/>
        </w:rPr>
        <w:t>3</w:t>
      </w:r>
      <w:r w:rsidRPr="00AF54C4">
        <w:rPr>
          <w:rFonts w:ascii="Times New Roman" w:hAnsi="Times New Roman" w:cs="Times New Roman"/>
          <w:noProof/>
          <w:sz w:val="24"/>
          <w:lang w:val="fi-FI"/>
        </w:rPr>
        <w:t>(2), 37. https://doi.org/10.31602/jt.v3i2.6014</w:t>
      </w:r>
    </w:p>
    <w:p w14:paraId="3E16A0AB"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fi-FI"/>
        </w:rPr>
        <w:lastRenderedPageBreak/>
        <w:t xml:space="preserve">Rahayu, W. I., &amp; Shafina, M. R. (2022). Aplikasi Analisis Kelayakan Sistem Untuk Pengukuran Usability Dengan Menerapkan Metode Use Questionnaire. </w:t>
      </w:r>
      <w:r w:rsidRPr="00AF54C4">
        <w:rPr>
          <w:rFonts w:ascii="Times New Roman" w:hAnsi="Times New Roman" w:cs="Times New Roman"/>
          <w:i/>
          <w:iCs/>
          <w:noProof/>
          <w:sz w:val="24"/>
          <w:lang w:val="sv-SE"/>
        </w:rPr>
        <w:t>Jurnal Teknik Informatika</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14</w:t>
      </w:r>
      <w:r w:rsidRPr="00AF54C4">
        <w:rPr>
          <w:rFonts w:ascii="Times New Roman" w:hAnsi="Times New Roman" w:cs="Times New Roman"/>
          <w:noProof/>
          <w:sz w:val="24"/>
          <w:lang w:val="sv-SE"/>
        </w:rPr>
        <w:t>(3), 2022.</w:t>
      </w:r>
    </w:p>
    <w:p w14:paraId="051E9DB6"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Ramadhan, L. (2023). Analisis Kepuasan Pasien Bpjs Terhadap Pelayanan Rawat Jalan Di Rsud Pasar Rebo. </w:t>
      </w:r>
      <w:r w:rsidRPr="00AF54C4">
        <w:rPr>
          <w:rFonts w:ascii="Times New Roman" w:hAnsi="Times New Roman" w:cs="Times New Roman"/>
          <w:i/>
          <w:iCs/>
          <w:noProof/>
          <w:sz w:val="24"/>
          <w:lang w:val="sv-SE"/>
        </w:rPr>
        <w:t>Jurnal Kesehatan Tambusai</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4</w:t>
      </w:r>
      <w:r w:rsidRPr="00AF54C4">
        <w:rPr>
          <w:rFonts w:ascii="Times New Roman" w:hAnsi="Times New Roman" w:cs="Times New Roman"/>
          <w:noProof/>
          <w:sz w:val="24"/>
          <w:lang w:val="sv-SE"/>
        </w:rPr>
        <w:t>(3), 2347–2354. https://doi.org/10.31004/jkt.v4i3.16241</w:t>
      </w:r>
    </w:p>
    <w:p w14:paraId="0294FD94"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Riyanto, O. S., &amp; Fuad. (2023). Perlindungan Hukum Praktik Kedokteran Di Rumah Sakit: Implementasi Kenyamanan Dokter Dalam Memberikan Pelayanan Kesehatan. </w:t>
      </w:r>
      <w:r w:rsidRPr="00AF54C4">
        <w:rPr>
          <w:rFonts w:ascii="Times New Roman" w:hAnsi="Times New Roman" w:cs="Times New Roman"/>
          <w:i/>
          <w:iCs/>
          <w:noProof/>
          <w:sz w:val="24"/>
          <w:lang w:val="sv-SE"/>
        </w:rPr>
        <w:t>Juris Humanity: Jurnal Riset dan Kajian Hukum Hak Asasi Manusia</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2</w:t>
      </w:r>
      <w:r w:rsidRPr="00AF54C4">
        <w:rPr>
          <w:rFonts w:ascii="Times New Roman" w:hAnsi="Times New Roman" w:cs="Times New Roman"/>
          <w:noProof/>
          <w:sz w:val="24"/>
          <w:lang w:val="sv-SE"/>
        </w:rPr>
        <w:t>(1), 1–14. https://doi.org/10.37631/jrkhm.v2i1.14</w:t>
      </w:r>
    </w:p>
    <w:p w14:paraId="28D0BB8F"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Rundengan, C. A. M. N. W. A. L. G. E. (2024). Evaluasi Penerapan Standar Pelayanan Kefarmasian Di RSUD Dr. Sam Ratulangi Tondano. </w:t>
      </w:r>
      <w:r w:rsidRPr="00AF54C4">
        <w:rPr>
          <w:rFonts w:ascii="Times New Roman" w:hAnsi="Times New Roman" w:cs="Times New Roman"/>
          <w:i/>
          <w:iCs/>
          <w:noProof/>
          <w:sz w:val="24"/>
          <w:lang w:val="sv-SE"/>
        </w:rPr>
        <w:t>Pharmacon</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13</w:t>
      </w:r>
      <w:r w:rsidRPr="00AF54C4">
        <w:rPr>
          <w:rFonts w:ascii="Times New Roman" w:hAnsi="Times New Roman" w:cs="Times New Roman"/>
          <w:noProof/>
          <w:sz w:val="24"/>
          <w:lang w:val="sv-SE"/>
        </w:rPr>
        <w:t>, 496–506. https://doi.org/10.35799/pha.13.2024.49715</w:t>
      </w:r>
    </w:p>
    <w:p w14:paraId="6AB8178B"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Sehangunaung, G. A., Mandey, S. L., &amp; Roring, F. (2023). Analisis Pengaruh Harga, Promosi Dan Kualitas Pelayanan Terhadap Kepuasan Konsumen Pengguna Aplikasi Lazada Di Kota Manado. </w:t>
      </w:r>
      <w:r w:rsidRPr="00AF54C4">
        <w:rPr>
          <w:rFonts w:ascii="Times New Roman" w:hAnsi="Times New Roman" w:cs="Times New Roman"/>
          <w:i/>
          <w:iCs/>
          <w:noProof/>
          <w:sz w:val="24"/>
          <w:lang w:val="sv-SE"/>
        </w:rPr>
        <w:t xml:space="preserve"> Jurnal EMBA: Jurnal Riset Ekonomi, Manajemen, Bisnis dan Akuntansi</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11</w:t>
      </w:r>
      <w:r w:rsidRPr="00AF54C4">
        <w:rPr>
          <w:rFonts w:ascii="Times New Roman" w:hAnsi="Times New Roman" w:cs="Times New Roman"/>
          <w:noProof/>
          <w:sz w:val="24"/>
          <w:lang w:val="sv-SE"/>
        </w:rPr>
        <w:t>(3), 1–11. https://iprice.co.id/insights/mapofecommerce/</w:t>
      </w:r>
    </w:p>
    <w:p w14:paraId="336C21FD" w14:textId="77777777" w:rsidR="00A90E8A" w:rsidRPr="00A90E8A"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rPr>
      </w:pPr>
      <w:r w:rsidRPr="00A90E8A">
        <w:rPr>
          <w:rFonts w:ascii="Times New Roman" w:hAnsi="Times New Roman" w:cs="Times New Roman"/>
          <w:noProof/>
          <w:sz w:val="24"/>
        </w:rPr>
        <w:t xml:space="preserve">Sekaran &amp; Bougie. (2016). </w:t>
      </w:r>
      <w:r w:rsidRPr="00A90E8A">
        <w:rPr>
          <w:rFonts w:ascii="Times New Roman" w:hAnsi="Times New Roman" w:cs="Times New Roman"/>
          <w:i/>
          <w:iCs/>
          <w:noProof/>
          <w:sz w:val="24"/>
        </w:rPr>
        <w:t>Research Methods For Business: A Skill Building Approach</w:t>
      </w:r>
      <w:r w:rsidRPr="00A90E8A">
        <w:rPr>
          <w:rFonts w:ascii="Times New Roman" w:hAnsi="Times New Roman" w:cs="Times New Roman"/>
          <w:noProof/>
          <w:sz w:val="24"/>
        </w:rPr>
        <w:t xml:space="preserve"> (john wiley &amp; sons (Ed.); Seventh Ed). Library of congress cataloging in publication data. https://books.google.co.id/books?id=Ko6bCgAAQBAJ&amp;printsec=frontcover&amp;hl=id&amp;source=gbs_ge_summary_r&amp;cad=0#v=onepage&amp;q=abstrac&amp;f=false</w:t>
      </w:r>
    </w:p>
    <w:p w14:paraId="5660AF5D" w14:textId="77777777" w:rsidR="00A90E8A" w:rsidRPr="00A90E8A"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rPr>
      </w:pPr>
      <w:r w:rsidRPr="00A90E8A">
        <w:rPr>
          <w:rFonts w:ascii="Times New Roman" w:hAnsi="Times New Roman" w:cs="Times New Roman"/>
          <w:noProof/>
          <w:sz w:val="24"/>
        </w:rPr>
        <w:t xml:space="preserve">Sekeon, &amp; dkk. (2022). Hubungan Antara Umur, Jenis Kelamin, Tingkat Pendidikan Dengan Perilaku Pencegahan Covid-19 Pada Masyarakat Kelurahan Wulauan Kecamatan Tondano Utara. </w:t>
      </w:r>
      <w:r w:rsidRPr="00A90E8A">
        <w:rPr>
          <w:rFonts w:ascii="Times New Roman" w:hAnsi="Times New Roman" w:cs="Times New Roman"/>
          <w:i/>
          <w:iCs/>
          <w:noProof/>
          <w:sz w:val="24"/>
        </w:rPr>
        <w:t>Jurnal Kesehatan Masyarakat</w:t>
      </w:r>
      <w:r w:rsidRPr="00A90E8A">
        <w:rPr>
          <w:rFonts w:ascii="Times New Roman" w:hAnsi="Times New Roman" w:cs="Times New Roman"/>
          <w:noProof/>
          <w:sz w:val="24"/>
        </w:rPr>
        <w:t xml:space="preserve">, </w:t>
      </w:r>
      <w:r w:rsidRPr="00A90E8A">
        <w:rPr>
          <w:rFonts w:ascii="Times New Roman" w:hAnsi="Times New Roman" w:cs="Times New Roman"/>
          <w:i/>
          <w:iCs/>
          <w:noProof/>
          <w:sz w:val="24"/>
        </w:rPr>
        <w:t>6</w:t>
      </w:r>
      <w:r w:rsidRPr="00A90E8A">
        <w:rPr>
          <w:rFonts w:ascii="Times New Roman" w:hAnsi="Times New Roman" w:cs="Times New Roman"/>
          <w:noProof/>
          <w:sz w:val="24"/>
        </w:rPr>
        <w:t>.</w:t>
      </w:r>
    </w:p>
    <w:p w14:paraId="5634756D" w14:textId="77777777" w:rsidR="00A90E8A" w:rsidRPr="00A90E8A"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rPr>
      </w:pPr>
      <w:r w:rsidRPr="00A90E8A">
        <w:rPr>
          <w:rFonts w:ascii="Times New Roman" w:hAnsi="Times New Roman" w:cs="Times New Roman"/>
          <w:noProof/>
          <w:sz w:val="24"/>
        </w:rPr>
        <w:t xml:space="preserve">Sugiyono. (2013). </w:t>
      </w:r>
      <w:r w:rsidRPr="00A90E8A">
        <w:rPr>
          <w:rFonts w:ascii="Times New Roman" w:hAnsi="Times New Roman" w:cs="Times New Roman"/>
          <w:i/>
          <w:iCs/>
          <w:noProof/>
          <w:sz w:val="24"/>
        </w:rPr>
        <w:t>Metode Penelitian Kuantitatif, Kualitatif dan R&amp;D</w:t>
      </w:r>
      <w:r w:rsidRPr="00A90E8A">
        <w:rPr>
          <w:rFonts w:ascii="Times New Roman" w:hAnsi="Times New Roman" w:cs="Times New Roman"/>
          <w:noProof/>
          <w:sz w:val="24"/>
        </w:rPr>
        <w:t>. Penerbit Alfabeta, Bandung.</w:t>
      </w:r>
    </w:p>
    <w:p w14:paraId="3589ACFE" w14:textId="77777777" w:rsidR="00A90E8A" w:rsidRPr="00A90E8A"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rPr>
      </w:pPr>
      <w:r w:rsidRPr="00A90E8A">
        <w:rPr>
          <w:rFonts w:ascii="Times New Roman" w:hAnsi="Times New Roman" w:cs="Times New Roman"/>
          <w:noProof/>
          <w:sz w:val="24"/>
        </w:rPr>
        <w:t xml:space="preserve">Sugiyono. (2017). </w:t>
      </w:r>
      <w:r w:rsidRPr="00A90E8A">
        <w:rPr>
          <w:rFonts w:ascii="Times New Roman" w:hAnsi="Times New Roman" w:cs="Times New Roman"/>
          <w:i/>
          <w:iCs/>
          <w:noProof/>
          <w:sz w:val="24"/>
        </w:rPr>
        <w:t>Sugiyono. 2017. Metode Penelitian Kuantitatif, Kualitatif Dan R&amp;D (Ke-25). Alfabeta.</w:t>
      </w:r>
      <w:r w:rsidRPr="00A90E8A">
        <w:rPr>
          <w:rFonts w:ascii="Times New Roman" w:hAnsi="Times New Roman" w:cs="Times New Roman"/>
          <w:noProof/>
          <w:sz w:val="24"/>
        </w:rPr>
        <w:t xml:space="preserve"> Alfabeta,CV.</w:t>
      </w:r>
    </w:p>
    <w:p w14:paraId="7DBE504E" w14:textId="77777777" w:rsidR="00A90E8A" w:rsidRPr="00EA0432"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EA0432">
        <w:rPr>
          <w:rFonts w:ascii="Times New Roman" w:hAnsi="Times New Roman" w:cs="Times New Roman"/>
          <w:noProof/>
          <w:sz w:val="24"/>
          <w:lang w:val="fi-FI"/>
        </w:rPr>
        <w:t xml:space="preserve">Suriani, N., Risnita, &amp; Jailani, M. S. (2023). Konsep Populasi dan Sampling Serta Pemilihan Partisipan Ditinjau Dari Penelitian Ilmiah Pendidikan. </w:t>
      </w:r>
      <w:r w:rsidRPr="00EA0432">
        <w:rPr>
          <w:rFonts w:ascii="Times New Roman" w:hAnsi="Times New Roman" w:cs="Times New Roman"/>
          <w:i/>
          <w:iCs/>
          <w:noProof/>
          <w:sz w:val="24"/>
          <w:lang w:val="fi-FI"/>
        </w:rPr>
        <w:t>Jurnal IHSAN : Jurnal Pendidikan Islam</w:t>
      </w:r>
      <w:r w:rsidRPr="00EA0432">
        <w:rPr>
          <w:rFonts w:ascii="Times New Roman" w:hAnsi="Times New Roman" w:cs="Times New Roman"/>
          <w:noProof/>
          <w:sz w:val="24"/>
          <w:lang w:val="fi-FI"/>
        </w:rPr>
        <w:t xml:space="preserve">, </w:t>
      </w:r>
      <w:r w:rsidRPr="00EA0432">
        <w:rPr>
          <w:rFonts w:ascii="Times New Roman" w:hAnsi="Times New Roman" w:cs="Times New Roman"/>
          <w:i/>
          <w:iCs/>
          <w:noProof/>
          <w:sz w:val="24"/>
          <w:lang w:val="fi-FI"/>
        </w:rPr>
        <w:t>1</w:t>
      </w:r>
      <w:r w:rsidRPr="00EA0432">
        <w:rPr>
          <w:rFonts w:ascii="Times New Roman" w:hAnsi="Times New Roman" w:cs="Times New Roman"/>
          <w:noProof/>
          <w:sz w:val="24"/>
          <w:lang w:val="fi-FI"/>
        </w:rPr>
        <w:t>(2), 24–36. https://doi.org/10.61104/ihsan.v1i2.55</w:t>
      </w:r>
    </w:p>
    <w:p w14:paraId="091BBDD8" w14:textId="77777777" w:rsidR="00A90E8A" w:rsidRPr="00A90E8A"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rPr>
      </w:pPr>
      <w:r w:rsidRPr="00EA0432">
        <w:rPr>
          <w:rFonts w:ascii="Times New Roman" w:hAnsi="Times New Roman" w:cs="Times New Roman"/>
          <w:noProof/>
          <w:sz w:val="24"/>
          <w:lang w:val="fi-FI"/>
        </w:rPr>
        <w:t xml:space="preserve">Susanto, F. H., Simbolon, N. I., &amp; Monica, E. (2021). Analisis Hubungan antara Kualitas Pelayanan dan Kepuasan Pasien Rawat Jalan Instalasi Farmasi Rumah Sakit Universitas Muhammadiyah Malang. </w:t>
      </w:r>
      <w:r w:rsidRPr="00A90E8A">
        <w:rPr>
          <w:rFonts w:ascii="Times New Roman" w:hAnsi="Times New Roman" w:cs="Times New Roman"/>
          <w:i/>
          <w:iCs/>
          <w:noProof/>
          <w:sz w:val="24"/>
        </w:rPr>
        <w:t xml:space="preserve">PHARMACY: Jurnal </w:t>
      </w:r>
      <w:r w:rsidRPr="00A90E8A">
        <w:rPr>
          <w:rFonts w:ascii="Times New Roman" w:hAnsi="Times New Roman" w:cs="Times New Roman"/>
          <w:i/>
          <w:iCs/>
          <w:noProof/>
          <w:sz w:val="24"/>
        </w:rPr>
        <w:lastRenderedPageBreak/>
        <w:t>Farmasi Indonesia (Pharmaceutical Journal of Indonesia)</w:t>
      </w:r>
      <w:r w:rsidRPr="00A90E8A">
        <w:rPr>
          <w:rFonts w:ascii="Times New Roman" w:hAnsi="Times New Roman" w:cs="Times New Roman"/>
          <w:noProof/>
          <w:sz w:val="24"/>
        </w:rPr>
        <w:t xml:space="preserve">, </w:t>
      </w:r>
      <w:r w:rsidRPr="00A90E8A">
        <w:rPr>
          <w:rFonts w:ascii="Times New Roman" w:hAnsi="Times New Roman" w:cs="Times New Roman"/>
          <w:i/>
          <w:iCs/>
          <w:noProof/>
          <w:sz w:val="24"/>
        </w:rPr>
        <w:t>18</w:t>
      </w:r>
      <w:r w:rsidRPr="00A90E8A">
        <w:rPr>
          <w:rFonts w:ascii="Times New Roman" w:hAnsi="Times New Roman" w:cs="Times New Roman"/>
          <w:noProof/>
          <w:sz w:val="24"/>
        </w:rPr>
        <w:t>(1), 10. https://doi.org/10.30595/pharmacy.v18i1.5451</w:t>
      </w:r>
    </w:p>
    <w:p w14:paraId="084EC48A"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Tarigan, M., &amp; Silaban, D. F. (2024). </w:t>
      </w:r>
      <w:r w:rsidRPr="00AF54C4">
        <w:rPr>
          <w:rFonts w:ascii="Times New Roman" w:hAnsi="Times New Roman" w:cs="Times New Roman"/>
          <w:i/>
          <w:iCs/>
          <w:noProof/>
          <w:sz w:val="24"/>
          <w:lang w:val="sv-SE"/>
        </w:rPr>
        <w:t>Pendahuluan Statistika Deskriptif Ukuran frekuensi Ukuran pemusatan</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4</w:t>
      </w:r>
      <w:r w:rsidRPr="00AF54C4">
        <w:rPr>
          <w:rFonts w:ascii="Times New Roman" w:hAnsi="Times New Roman" w:cs="Times New Roman"/>
          <w:noProof/>
          <w:sz w:val="24"/>
          <w:lang w:val="sv-SE"/>
        </w:rPr>
        <w:t>(2), 187–195.</w:t>
      </w:r>
    </w:p>
    <w:p w14:paraId="50D69708"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sv-SE"/>
        </w:rPr>
        <w:t xml:space="preserve">Usmadi, U. (2020). Pengujian Persyaratan Analisis (Uji Homogenitas Dan Uji Normalitas). </w:t>
      </w:r>
      <w:r w:rsidRPr="00AF54C4">
        <w:rPr>
          <w:rFonts w:ascii="Times New Roman" w:hAnsi="Times New Roman" w:cs="Times New Roman"/>
          <w:i/>
          <w:iCs/>
          <w:noProof/>
          <w:sz w:val="24"/>
          <w:lang w:val="sv-SE"/>
        </w:rPr>
        <w:t>Inovasi Pendidikan</w:t>
      </w:r>
      <w:r w:rsidRPr="00AF54C4">
        <w:rPr>
          <w:rFonts w:ascii="Times New Roman" w:hAnsi="Times New Roman" w:cs="Times New Roman"/>
          <w:noProof/>
          <w:sz w:val="24"/>
          <w:lang w:val="sv-SE"/>
        </w:rPr>
        <w:t xml:space="preserve">, </w:t>
      </w:r>
      <w:r w:rsidRPr="00AF54C4">
        <w:rPr>
          <w:rFonts w:ascii="Times New Roman" w:hAnsi="Times New Roman" w:cs="Times New Roman"/>
          <w:i/>
          <w:iCs/>
          <w:noProof/>
          <w:sz w:val="24"/>
          <w:lang w:val="sv-SE"/>
        </w:rPr>
        <w:t>7</w:t>
      </w:r>
      <w:r w:rsidRPr="00AF54C4">
        <w:rPr>
          <w:rFonts w:ascii="Times New Roman" w:hAnsi="Times New Roman" w:cs="Times New Roman"/>
          <w:noProof/>
          <w:sz w:val="24"/>
          <w:lang w:val="sv-SE"/>
        </w:rPr>
        <w:t>(1), 50–62. https://doi.org/10.31869/ip.v7i1.2281</w:t>
      </w:r>
    </w:p>
    <w:p w14:paraId="536CF0E3" w14:textId="77777777" w:rsidR="00A90E8A" w:rsidRPr="00A90E8A"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rPr>
      </w:pPr>
      <w:r w:rsidRPr="00A90E8A">
        <w:rPr>
          <w:rFonts w:ascii="Times New Roman" w:hAnsi="Times New Roman" w:cs="Times New Roman"/>
          <w:noProof/>
          <w:sz w:val="24"/>
        </w:rPr>
        <w:t xml:space="preserve">Wandani, N. K. A. S. (2022). Dampak Pekerjaan Sebagai Panggilan Terhadap Kepuasan Kerja Dan Komitmen Organisasional. </w:t>
      </w:r>
      <w:r w:rsidRPr="00A90E8A">
        <w:rPr>
          <w:rFonts w:ascii="Times New Roman" w:hAnsi="Times New Roman" w:cs="Times New Roman"/>
          <w:i/>
          <w:iCs/>
          <w:noProof/>
          <w:sz w:val="24"/>
        </w:rPr>
        <w:t>Mega Aktiva: Jurnal Ekonomi dan Manajemen</w:t>
      </w:r>
      <w:r w:rsidRPr="00A90E8A">
        <w:rPr>
          <w:rFonts w:ascii="Times New Roman" w:hAnsi="Times New Roman" w:cs="Times New Roman"/>
          <w:noProof/>
          <w:sz w:val="24"/>
        </w:rPr>
        <w:t xml:space="preserve">, </w:t>
      </w:r>
      <w:r w:rsidRPr="00A90E8A">
        <w:rPr>
          <w:rFonts w:ascii="Times New Roman" w:hAnsi="Times New Roman" w:cs="Times New Roman"/>
          <w:i/>
          <w:iCs/>
          <w:noProof/>
          <w:sz w:val="24"/>
        </w:rPr>
        <w:t>11</w:t>
      </w:r>
      <w:r w:rsidRPr="00A90E8A">
        <w:rPr>
          <w:rFonts w:ascii="Times New Roman" w:hAnsi="Times New Roman" w:cs="Times New Roman"/>
          <w:noProof/>
          <w:sz w:val="24"/>
        </w:rPr>
        <w:t>(1), 1. https://doi.org/10.32833/majem.v11i1.214</w:t>
      </w:r>
    </w:p>
    <w:p w14:paraId="15620C49" w14:textId="77777777" w:rsidR="00A90E8A" w:rsidRPr="00A90E8A"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rPr>
      </w:pPr>
      <w:r w:rsidRPr="00A90E8A">
        <w:rPr>
          <w:rFonts w:ascii="Times New Roman" w:hAnsi="Times New Roman" w:cs="Times New Roman"/>
          <w:noProof/>
          <w:sz w:val="24"/>
        </w:rPr>
        <w:t xml:space="preserve">WHO, 2015. (2015). </w:t>
      </w:r>
      <w:r w:rsidRPr="00A90E8A">
        <w:rPr>
          <w:rFonts w:ascii="Times New Roman" w:hAnsi="Times New Roman" w:cs="Times New Roman"/>
          <w:i/>
          <w:iCs/>
          <w:noProof/>
          <w:sz w:val="24"/>
        </w:rPr>
        <w:t>WHO (world Health organization)</w:t>
      </w:r>
      <w:r w:rsidRPr="00A90E8A">
        <w:rPr>
          <w:rFonts w:ascii="Times New Roman" w:hAnsi="Times New Roman" w:cs="Times New Roman"/>
          <w:noProof/>
          <w:sz w:val="24"/>
        </w:rPr>
        <w:t>.</w:t>
      </w:r>
    </w:p>
    <w:p w14:paraId="6D7DFB7F"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fi-FI"/>
        </w:rPr>
        <w:t xml:space="preserve">Widyastuti, N., Widjanarko, B., &amp; Adi, M. S. (2018). Analisis Pengaruh Dimensi Kualitas Pelayanan terhadap Kepuasan Pasien Peserta BPJS Kesehatan di Instalasi Rawat Jalan RSUD dr. H. Soewondo Kendal. </w:t>
      </w:r>
      <w:r w:rsidRPr="00AF54C4">
        <w:rPr>
          <w:rFonts w:ascii="Times New Roman" w:hAnsi="Times New Roman" w:cs="Times New Roman"/>
          <w:i/>
          <w:iCs/>
          <w:noProof/>
          <w:sz w:val="24"/>
          <w:lang w:val="fi-FI"/>
        </w:rPr>
        <w:t>Jurnal Manajemen Kesehatan Indonesia</w:t>
      </w:r>
      <w:r w:rsidRPr="00AF54C4">
        <w:rPr>
          <w:rFonts w:ascii="Times New Roman" w:hAnsi="Times New Roman" w:cs="Times New Roman"/>
          <w:noProof/>
          <w:sz w:val="24"/>
          <w:lang w:val="fi-FI"/>
        </w:rPr>
        <w:t xml:space="preserve">, </w:t>
      </w:r>
      <w:r w:rsidRPr="00AF54C4">
        <w:rPr>
          <w:rFonts w:ascii="Times New Roman" w:hAnsi="Times New Roman" w:cs="Times New Roman"/>
          <w:i/>
          <w:iCs/>
          <w:noProof/>
          <w:sz w:val="24"/>
          <w:lang w:val="fi-FI"/>
        </w:rPr>
        <w:t>6</w:t>
      </w:r>
      <w:r w:rsidRPr="00AF54C4">
        <w:rPr>
          <w:rFonts w:ascii="Times New Roman" w:hAnsi="Times New Roman" w:cs="Times New Roman"/>
          <w:noProof/>
          <w:sz w:val="24"/>
          <w:lang w:val="fi-FI"/>
        </w:rPr>
        <w:t>(1), 39–49. https://doi.org/10.14710/jmki.6.1.2018.39-49</w:t>
      </w:r>
    </w:p>
    <w:p w14:paraId="15263312"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fi-FI"/>
        </w:rPr>
        <w:t xml:space="preserve">Wulandari, P., Listiawaty, R., &amp; Hafiz, A. (2020). Hubungan Waktu Tunggu Terhadap Kepuasan Pasien Di Puskesmas X Kota Jambi. </w:t>
      </w:r>
      <w:r w:rsidRPr="00AF54C4">
        <w:rPr>
          <w:rFonts w:ascii="Times New Roman" w:hAnsi="Times New Roman" w:cs="Times New Roman"/>
          <w:i/>
          <w:iCs/>
          <w:noProof/>
          <w:sz w:val="24"/>
          <w:lang w:val="fi-FI"/>
        </w:rPr>
        <w:t>Jurnal Ilmiah Manusia dan Kesehatan</w:t>
      </w:r>
      <w:r w:rsidRPr="00AF54C4">
        <w:rPr>
          <w:rFonts w:ascii="Times New Roman" w:hAnsi="Times New Roman" w:cs="Times New Roman"/>
          <w:noProof/>
          <w:sz w:val="24"/>
          <w:lang w:val="fi-FI"/>
        </w:rPr>
        <w:t xml:space="preserve">, </w:t>
      </w:r>
      <w:r w:rsidRPr="00AF54C4">
        <w:rPr>
          <w:rFonts w:ascii="Times New Roman" w:hAnsi="Times New Roman" w:cs="Times New Roman"/>
          <w:i/>
          <w:iCs/>
          <w:noProof/>
          <w:sz w:val="24"/>
          <w:lang w:val="fi-FI"/>
        </w:rPr>
        <w:t>3</w:t>
      </w:r>
      <w:r w:rsidRPr="00AF54C4">
        <w:rPr>
          <w:rFonts w:ascii="Times New Roman" w:hAnsi="Times New Roman" w:cs="Times New Roman"/>
          <w:noProof/>
          <w:sz w:val="24"/>
          <w:lang w:val="fi-FI"/>
        </w:rPr>
        <w:t>(2), 265–269.</w:t>
      </w:r>
    </w:p>
    <w:p w14:paraId="7581FDCC" w14:textId="77777777" w:rsidR="00A90E8A" w:rsidRPr="00AF54C4"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fi-FI"/>
        </w:rPr>
      </w:pPr>
      <w:r w:rsidRPr="00AF54C4">
        <w:rPr>
          <w:rFonts w:ascii="Times New Roman" w:hAnsi="Times New Roman" w:cs="Times New Roman"/>
          <w:noProof/>
          <w:sz w:val="24"/>
          <w:lang w:val="fi-FI"/>
        </w:rPr>
        <w:t xml:space="preserve">Yam, J. H., &amp; Taufik, R. (2021). </w:t>
      </w:r>
      <w:r w:rsidRPr="00AF54C4">
        <w:rPr>
          <w:rFonts w:ascii="Times New Roman" w:hAnsi="Times New Roman" w:cs="Times New Roman"/>
          <w:i/>
          <w:iCs/>
          <w:noProof/>
          <w:sz w:val="24"/>
          <w:lang w:val="fi-FI"/>
        </w:rPr>
        <w:t>Hipotesis Penelitian Kuantitatif. Perspektif: Jurnal Ilmu Administrasi</w:t>
      </w:r>
      <w:r w:rsidRPr="00AF54C4">
        <w:rPr>
          <w:rFonts w:ascii="Times New Roman" w:hAnsi="Times New Roman" w:cs="Times New Roman"/>
          <w:noProof/>
          <w:sz w:val="24"/>
          <w:lang w:val="fi-FI"/>
        </w:rPr>
        <w:t xml:space="preserve">. </w:t>
      </w:r>
      <w:r w:rsidRPr="00AF54C4">
        <w:rPr>
          <w:rFonts w:ascii="Times New Roman" w:hAnsi="Times New Roman" w:cs="Times New Roman"/>
          <w:i/>
          <w:iCs/>
          <w:noProof/>
          <w:sz w:val="24"/>
          <w:lang w:val="fi-FI"/>
        </w:rPr>
        <w:t>3</w:t>
      </w:r>
      <w:r w:rsidRPr="00AF54C4">
        <w:rPr>
          <w:rFonts w:ascii="Times New Roman" w:hAnsi="Times New Roman" w:cs="Times New Roman"/>
          <w:noProof/>
          <w:sz w:val="24"/>
          <w:lang w:val="fi-FI"/>
        </w:rPr>
        <w:t>(2), 96–102.</w:t>
      </w:r>
    </w:p>
    <w:p w14:paraId="16F26729" w14:textId="77777777" w:rsidR="00A90E8A" w:rsidRPr="00E926FD" w:rsidRDefault="00A90E8A" w:rsidP="00A90E8A">
      <w:pPr>
        <w:widowControl w:val="0"/>
        <w:autoSpaceDE w:val="0"/>
        <w:autoSpaceDN w:val="0"/>
        <w:adjustRightInd w:val="0"/>
        <w:spacing w:after="0" w:line="240" w:lineRule="auto"/>
        <w:ind w:left="480" w:hanging="480"/>
        <w:rPr>
          <w:rFonts w:ascii="Times New Roman" w:hAnsi="Times New Roman" w:cs="Times New Roman"/>
          <w:noProof/>
          <w:sz w:val="24"/>
          <w:lang w:val="sv-SE"/>
        </w:rPr>
      </w:pPr>
      <w:r w:rsidRPr="00AF54C4">
        <w:rPr>
          <w:rFonts w:ascii="Times New Roman" w:hAnsi="Times New Roman" w:cs="Times New Roman"/>
          <w:noProof/>
          <w:sz w:val="24"/>
          <w:lang w:val="fi-FI"/>
        </w:rPr>
        <w:t xml:space="preserve">Zainafree,  mearnawati dan. (2023). Analisis Faktor-faktor yang Memengaruhi Tingkat Kepuasan Pasien di Instalasi Rawat Inap RSUP Prof. Dr. R. D. Kandou Manado. </w:t>
      </w:r>
      <w:r w:rsidRPr="00E926FD">
        <w:rPr>
          <w:rFonts w:ascii="Times New Roman" w:hAnsi="Times New Roman" w:cs="Times New Roman"/>
          <w:i/>
          <w:iCs/>
          <w:noProof/>
          <w:sz w:val="24"/>
          <w:lang w:val="sv-SE"/>
        </w:rPr>
        <w:t>Medical Scope Journal</w:t>
      </w:r>
      <w:r w:rsidRPr="00E926FD">
        <w:rPr>
          <w:rFonts w:ascii="Times New Roman" w:hAnsi="Times New Roman" w:cs="Times New Roman"/>
          <w:noProof/>
          <w:sz w:val="24"/>
          <w:lang w:val="sv-SE"/>
        </w:rPr>
        <w:t xml:space="preserve">, </w:t>
      </w:r>
      <w:r w:rsidRPr="00E926FD">
        <w:rPr>
          <w:rFonts w:ascii="Times New Roman" w:hAnsi="Times New Roman" w:cs="Times New Roman"/>
          <w:i/>
          <w:iCs/>
          <w:noProof/>
          <w:sz w:val="24"/>
          <w:lang w:val="sv-SE"/>
        </w:rPr>
        <w:t>4</w:t>
      </w:r>
      <w:r w:rsidRPr="00E926FD">
        <w:rPr>
          <w:rFonts w:ascii="Times New Roman" w:hAnsi="Times New Roman" w:cs="Times New Roman"/>
          <w:noProof/>
          <w:sz w:val="24"/>
          <w:lang w:val="sv-SE"/>
        </w:rPr>
        <w:t>(2), 150–160. https://doi.org/10.35790/msj.v4i2.44825</w:t>
      </w:r>
    </w:p>
    <w:p w14:paraId="08F8BCBF" w14:textId="77777777" w:rsidR="006000C4" w:rsidRPr="00720553" w:rsidRDefault="006000C4" w:rsidP="004A589A">
      <w:pPr>
        <w:widowControl w:val="0"/>
        <w:autoSpaceDE w:val="0"/>
        <w:autoSpaceDN w:val="0"/>
        <w:adjustRightInd w:val="0"/>
        <w:spacing w:after="0" w:line="240" w:lineRule="auto"/>
        <w:ind w:left="480" w:hanging="480"/>
        <w:rPr>
          <w:noProof/>
          <w:lang w:val="id-ID"/>
        </w:rPr>
      </w:pPr>
      <w:r w:rsidRPr="00720553">
        <w:rPr>
          <w:rFonts w:ascii="Times New Roman" w:hAnsi="Times New Roman" w:cs="Times New Roman"/>
          <w:noProof/>
          <w:sz w:val="24"/>
          <w:lang w:val="id-ID"/>
        </w:rPr>
        <w:fldChar w:fldCharType="end"/>
      </w:r>
      <w:r w:rsidRPr="00720553">
        <w:rPr>
          <w:noProof/>
          <w:lang w:val="id-ID"/>
        </w:rPr>
        <w:t xml:space="preserve"> </w:t>
      </w:r>
    </w:p>
    <w:bookmarkEnd w:id="0"/>
    <w:p w14:paraId="25225BF0" w14:textId="35098DAA" w:rsidR="0036016C" w:rsidRPr="005A4E7E" w:rsidRDefault="0036016C" w:rsidP="005A4E7E">
      <w:pPr>
        <w:ind w:left="0" w:firstLine="0"/>
        <w:rPr>
          <w:rFonts w:ascii="Times New Roman" w:eastAsiaTheme="majorEastAsia" w:hAnsi="Times New Roman" w:cs="Times New Roman"/>
          <w:b/>
          <w:bCs/>
          <w:noProof/>
          <w:sz w:val="24"/>
          <w:lang w:val="id-ID"/>
        </w:rPr>
      </w:pPr>
    </w:p>
    <w:sectPr w:rsidR="0036016C" w:rsidRPr="005A4E7E" w:rsidSect="00236ABA">
      <w:footerReference w:type="default" r:id="rId8"/>
      <w:type w:val="continuous"/>
      <w:pgSz w:w="11907" w:h="16839" w:code="9"/>
      <w:pgMar w:top="1701" w:right="1701" w:bottom="1701" w:left="2268" w:header="720" w:footer="720" w:gutter="0"/>
      <w:pgNumType w:start="10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EBC271" w14:textId="77777777" w:rsidR="00014D77" w:rsidRDefault="00014D77" w:rsidP="00336503">
      <w:pPr>
        <w:spacing w:before="0" w:after="0" w:line="240" w:lineRule="auto"/>
      </w:pPr>
      <w:r>
        <w:separator/>
      </w:r>
    </w:p>
  </w:endnote>
  <w:endnote w:type="continuationSeparator" w:id="0">
    <w:p w14:paraId="6C96070D" w14:textId="77777777" w:rsidR="00014D77" w:rsidRDefault="00014D77" w:rsidP="0033650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3018410"/>
      <w:docPartObj>
        <w:docPartGallery w:val="Page Numbers (Bottom of Page)"/>
        <w:docPartUnique/>
      </w:docPartObj>
    </w:sdtPr>
    <w:sdtEndPr>
      <w:rPr>
        <w:noProof/>
      </w:rPr>
    </w:sdtEndPr>
    <w:sdtContent>
      <w:p w14:paraId="6979D1FB" w14:textId="6ADD3DD9" w:rsidR="00236ABA" w:rsidRDefault="00236ABA" w:rsidP="00236ABA">
        <w:pPr>
          <w:pStyle w:val="Footer"/>
          <w:ind w:left="0" w:firstLine="0"/>
          <w:jc w:val="center"/>
        </w:pPr>
        <w:r w:rsidRPr="001E1D53">
          <w:rPr>
            <w:rFonts w:cstheme="minorHAnsi"/>
          </w:rPr>
          <w:fldChar w:fldCharType="begin"/>
        </w:r>
        <w:r w:rsidRPr="001E1D53">
          <w:rPr>
            <w:rFonts w:cstheme="minorHAnsi"/>
          </w:rPr>
          <w:instrText xml:space="preserve"> PAGE   \* MERGEFORMAT </w:instrText>
        </w:r>
        <w:r w:rsidRPr="001E1D53">
          <w:rPr>
            <w:rFonts w:cstheme="minorHAnsi"/>
          </w:rPr>
          <w:fldChar w:fldCharType="separate"/>
        </w:r>
        <w:r w:rsidRPr="001E1D53">
          <w:rPr>
            <w:rFonts w:cstheme="minorHAnsi"/>
            <w:noProof/>
          </w:rPr>
          <w:t>2</w:t>
        </w:r>
        <w:r w:rsidRPr="001E1D53">
          <w:rPr>
            <w:rFonts w:cstheme="minorHAnsi"/>
            <w:noProof/>
          </w:rPr>
          <w:fldChar w:fldCharType="end"/>
        </w:r>
      </w:p>
    </w:sdtContent>
  </w:sdt>
  <w:p w14:paraId="17DBDE9C" w14:textId="77777777" w:rsidR="00F10D3D" w:rsidRPr="00236ABA" w:rsidRDefault="00F10D3D" w:rsidP="003E1AB4">
    <w:pPr>
      <w:ind w:left="0" w:firstLine="0"/>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F2A240" w14:textId="77777777" w:rsidR="00014D77" w:rsidRDefault="00014D77" w:rsidP="00336503">
      <w:pPr>
        <w:spacing w:before="0" w:after="0" w:line="240" w:lineRule="auto"/>
      </w:pPr>
      <w:r>
        <w:separator/>
      </w:r>
    </w:p>
  </w:footnote>
  <w:footnote w:type="continuationSeparator" w:id="0">
    <w:p w14:paraId="6D305B8A" w14:textId="77777777" w:rsidR="00014D77" w:rsidRDefault="00014D77" w:rsidP="00336503">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33904"/>
    <w:multiLevelType w:val="multilevel"/>
    <w:tmpl w:val="B3A2BA9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312DFD"/>
    <w:multiLevelType w:val="hybridMultilevel"/>
    <w:tmpl w:val="E236B3EA"/>
    <w:lvl w:ilvl="0" w:tplc="A306923C">
      <w:start w:val="2"/>
      <w:numFmt w:val="decimal"/>
      <w:lvlText w:val="4.7.%1"/>
      <w:lvlJc w:val="left"/>
      <w:pPr>
        <w:ind w:left="360" w:hanging="360"/>
      </w:pPr>
      <w:rPr>
        <w:rFonts w:hint="default"/>
        <w:b/>
        <w:bCs/>
      </w:rPr>
    </w:lvl>
    <w:lvl w:ilvl="1" w:tplc="04090019" w:tentative="1">
      <w:start w:val="1"/>
      <w:numFmt w:val="lowerLetter"/>
      <w:lvlText w:val="%2."/>
      <w:lvlJc w:val="left"/>
      <w:pPr>
        <w:ind w:left="-1936" w:hanging="360"/>
      </w:pPr>
    </w:lvl>
    <w:lvl w:ilvl="2" w:tplc="0409001B" w:tentative="1">
      <w:start w:val="1"/>
      <w:numFmt w:val="lowerRoman"/>
      <w:lvlText w:val="%3."/>
      <w:lvlJc w:val="right"/>
      <w:pPr>
        <w:ind w:left="-1216" w:hanging="180"/>
      </w:pPr>
    </w:lvl>
    <w:lvl w:ilvl="3" w:tplc="0409000F" w:tentative="1">
      <w:start w:val="1"/>
      <w:numFmt w:val="decimal"/>
      <w:lvlText w:val="%4."/>
      <w:lvlJc w:val="left"/>
      <w:pPr>
        <w:ind w:left="-496" w:hanging="360"/>
      </w:pPr>
    </w:lvl>
    <w:lvl w:ilvl="4" w:tplc="04090019" w:tentative="1">
      <w:start w:val="1"/>
      <w:numFmt w:val="lowerLetter"/>
      <w:lvlText w:val="%5."/>
      <w:lvlJc w:val="left"/>
      <w:pPr>
        <w:ind w:left="224" w:hanging="360"/>
      </w:pPr>
    </w:lvl>
    <w:lvl w:ilvl="5" w:tplc="0409001B" w:tentative="1">
      <w:start w:val="1"/>
      <w:numFmt w:val="lowerRoman"/>
      <w:lvlText w:val="%6."/>
      <w:lvlJc w:val="right"/>
      <w:pPr>
        <w:ind w:left="944" w:hanging="180"/>
      </w:pPr>
    </w:lvl>
    <w:lvl w:ilvl="6" w:tplc="0409000F" w:tentative="1">
      <w:start w:val="1"/>
      <w:numFmt w:val="decimal"/>
      <w:lvlText w:val="%7."/>
      <w:lvlJc w:val="left"/>
      <w:pPr>
        <w:ind w:left="1664" w:hanging="360"/>
      </w:pPr>
    </w:lvl>
    <w:lvl w:ilvl="7" w:tplc="04090019" w:tentative="1">
      <w:start w:val="1"/>
      <w:numFmt w:val="lowerLetter"/>
      <w:lvlText w:val="%8."/>
      <w:lvlJc w:val="left"/>
      <w:pPr>
        <w:ind w:left="2384" w:hanging="360"/>
      </w:pPr>
    </w:lvl>
    <w:lvl w:ilvl="8" w:tplc="0409001B" w:tentative="1">
      <w:start w:val="1"/>
      <w:numFmt w:val="lowerRoman"/>
      <w:lvlText w:val="%9."/>
      <w:lvlJc w:val="right"/>
      <w:pPr>
        <w:ind w:left="3104" w:hanging="180"/>
      </w:pPr>
    </w:lvl>
  </w:abstractNum>
  <w:abstractNum w:abstractNumId="2" w15:restartNumberingAfterBreak="0">
    <w:nsid w:val="03532B27"/>
    <w:multiLevelType w:val="hybridMultilevel"/>
    <w:tmpl w:val="12B61284"/>
    <w:lvl w:ilvl="0" w:tplc="2DE4ED24">
      <w:start w:val="1"/>
      <w:numFmt w:val="decimal"/>
      <w:lvlText w:val="4.2.%1"/>
      <w:lvlJc w:val="left"/>
      <w:pPr>
        <w:ind w:left="1440" w:hanging="360"/>
      </w:pPr>
      <w:rPr>
        <w:rFonts w:hint="default"/>
      </w:rPr>
    </w:lvl>
    <w:lvl w:ilvl="1" w:tplc="D96C9F46">
      <w:start w:val="1"/>
      <w:numFmt w:val="decimal"/>
      <w:lvlText w:val="4.2.%2"/>
      <w:lvlJc w:val="left"/>
      <w:pPr>
        <w:ind w:left="1440" w:hanging="360"/>
      </w:pPr>
      <w:rPr>
        <w:rFonts w:hint="default"/>
        <w:b/>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BD1051"/>
    <w:multiLevelType w:val="hybridMultilevel"/>
    <w:tmpl w:val="69D2F606"/>
    <w:lvl w:ilvl="0" w:tplc="C81424FA">
      <w:start w:val="10"/>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3FC0BE8"/>
    <w:multiLevelType w:val="hybridMultilevel"/>
    <w:tmpl w:val="C27A5468"/>
    <w:lvl w:ilvl="0" w:tplc="883A7B14">
      <w:start w:val="1"/>
      <w:numFmt w:val="decimal"/>
      <w:lvlText w:val="%1)"/>
      <w:lvlJc w:val="left"/>
      <w:pPr>
        <w:ind w:left="1222" w:hanging="360"/>
      </w:pPr>
      <w:rPr>
        <w:rFonts w:ascii="Times New Roman" w:eastAsia="Times New Roman" w:hAnsi="Times New Roman" w:cs="Times New Roman" w:hint="default"/>
        <w:w w:val="99"/>
        <w:sz w:val="24"/>
        <w:szCs w:val="24"/>
      </w:r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5" w15:restartNumberingAfterBreak="0">
    <w:nsid w:val="07FD20CD"/>
    <w:multiLevelType w:val="hybridMultilevel"/>
    <w:tmpl w:val="6D328922"/>
    <w:lvl w:ilvl="0" w:tplc="04090017">
      <w:start w:val="1"/>
      <w:numFmt w:val="lowerLetter"/>
      <w:lvlText w:val="%1)"/>
      <w:lvlJc w:val="left"/>
      <w:pPr>
        <w:ind w:left="862" w:hanging="360"/>
      </w:pPr>
      <w:rPr>
        <w:rFonts w:hint="default"/>
      </w:rPr>
    </w:lvl>
    <w:lvl w:ilvl="1" w:tplc="FFFFFFFF" w:tentative="1">
      <w:start w:val="1"/>
      <w:numFmt w:val="bullet"/>
      <w:lvlText w:val="o"/>
      <w:lvlJc w:val="left"/>
      <w:pPr>
        <w:ind w:left="1582" w:hanging="360"/>
      </w:pPr>
      <w:rPr>
        <w:rFonts w:ascii="Courier New" w:hAnsi="Courier New" w:cs="Courier New" w:hint="default"/>
      </w:rPr>
    </w:lvl>
    <w:lvl w:ilvl="2" w:tplc="FFFFFFFF" w:tentative="1">
      <w:start w:val="1"/>
      <w:numFmt w:val="bullet"/>
      <w:lvlText w:val=""/>
      <w:lvlJc w:val="left"/>
      <w:pPr>
        <w:ind w:left="2302" w:hanging="360"/>
      </w:pPr>
      <w:rPr>
        <w:rFonts w:ascii="Wingdings" w:hAnsi="Wingdings" w:hint="default"/>
      </w:rPr>
    </w:lvl>
    <w:lvl w:ilvl="3" w:tplc="FFFFFFFF" w:tentative="1">
      <w:start w:val="1"/>
      <w:numFmt w:val="bullet"/>
      <w:lvlText w:val=""/>
      <w:lvlJc w:val="left"/>
      <w:pPr>
        <w:ind w:left="3022" w:hanging="360"/>
      </w:pPr>
      <w:rPr>
        <w:rFonts w:ascii="Symbol" w:hAnsi="Symbol" w:hint="default"/>
      </w:rPr>
    </w:lvl>
    <w:lvl w:ilvl="4" w:tplc="FFFFFFFF" w:tentative="1">
      <w:start w:val="1"/>
      <w:numFmt w:val="bullet"/>
      <w:lvlText w:val="o"/>
      <w:lvlJc w:val="left"/>
      <w:pPr>
        <w:ind w:left="3742" w:hanging="360"/>
      </w:pPr>
      <w:rPr>
        <w:rFonts w:ascii="Courier New" w:hAnsi="Courier New" w:cs="Courier New" w:hint="default"/>
      </w:rPr>
    </w:lvl>
    <w:lvl w:ilvl="5" w:tplc="FFFFFFFF" w:tentative="1">
      <w:start w:val="1"/>
      <w:numFmt w:val="bullet"/>
      <w:lvlText w:val=""/>
      <w:lvlJc w:val="left"/>
      <w:pPr>
        <w:ind w:left="4462" w:hanging="360"/>
      </w:pPr>
      <w:rPr>
        <w:rFonts w:ascii="Wingdings" w:hAnsi="Wingdings" w:hint="default"/>
      </w:rPr>
    </w:lvl>
    <w:lvl w:ilvl="6" w:tplc="FFFFFFFF" w:tentative="1">
      <w:start w:val="1"/>
      <w:numFmt w:val="bullet"/>
      <w:lvlText w:val=""/>
      <w:lvlJc w:val="left"/>
      <w:pPr>
        <w:ind w:left="5182" w:hanging="360"/>
      </w:pPr>
      <w:rPr>
        <w:rFonts w:ascii="Symbol" w:hAnsi="Symbol" w:hint="default"/>
      </w:rPr>
    </w:lvl>
    <w:lvl w:ilvl="7" w:tplc="FFFFFFFF" w:tentative="1">
      <w:start w:val="1"/>
      <w:numFmt w:val="bullet"/>
      <w:lvlText w:val="o"/>
      <w:lvlJc w:val="left"/>
      <w:pPr>
        <w:ind w:left="5902" w:hanging="360"/>
      </w:pPr>
      <w:rPr>
        <w:rFonts w:ascii="Courier New" w:hAnsi="Courier New" w:cs="Courier New" w:hint="default"/>
      </w:rPr>
    </w:lvl>
    <w:lvl w:ilvl="8" w:tplc="FFFFFFFF" w:tentative="1">
      <w:start w:val="1"/>
      <w:numFmt w:val="bullet"/>
      <w:lvlText w:val=""/>
      <w:lvlJc w:val="left"/>
      <w:pPr>
        <w:ind w:left="6622" w:hanging="360"/>
      </w:pPr>
      <w:rPr>
        <w:rFonts w:ascii="Wingdings" w:hAnsi="Wingdings" w:hint="default"/>
      </w:rPr>
    </w:lvl>
  </w:abstractNum>
  <w:abstractNum w:abstractNumId="6" w15:restartNumberingAfterBreak="0">
    <w:nsid w:val="09CF7174"/>
    <w:multiLevelType w:val="hybridMultilevel"/>
    <w:tmpl w:val="97AAC654"/>
    <w:lvl w:ilvl="0" w:tplc="FEB04712">
      <w:start w:val="1"/>
      <w:numFmt w:val="decimal"/>
      <w:lvlText w:val="4.5.%1"/>
      <w:lvlJc w:val="left"/>
      <w:pPr>
        <w:ind w:left="360" w:hanging="360"/>
      </w:pPr>
      <w:rPr>
        <w:rFonts w:hint="default"/>
      </w:rPr>
    </w:lvl>
    <w:lvl w:ilvl="1" w:tplc="04090019" w:tentative="1">
      <w:start w:val="1"/>
      <w:numFmt w:val="lowerLetter"/>
      <w:lvlText w:val="%2."/>
      <w:lvlJc w:val="left"/>
      <w:pPr>
        <w:ind w:left="-1936" w:hanging="360"/>
      </w:pPr>
    </w:lvl>
    <w:lvl w:ilvl="2" w:tplc="0409001B" w:tentative="1">
      <w:start w:val="1"/>
      <w:numFmt w:val="lowerRoman"/>
      <w:lvlText w:val="%3."/>
      <w:lvlJc w:val="right"/>
      <w:pPr>
        <w:ind w:left="-1216" w:hanging="180"/>
      </w:pPr>
    </w:lvl>
    <w:lvl w:ilvl="3" w:tplc="0409000F" w:tentative="1">
      <w:start w:val="1"/>
      <w:numFmt w:val="decimal"/>
      <w:lvlText w:val="%4."/>
      <w:lvlJc w:val="left"/>
      <w:pPr>
        <w:ind w:left="-496" w:hanging="360"/>
      </w:pPr>
    </w:lvl>
    <w:lvl w:ilvl="4" w:tplc="04090019" w:tentative="1">
      <w:start w:val="1"/>
      <w:numFmt w:val="lowerLetter"/>
      <w:lvlText w:val="%5."/>
      <w:lvlJc w:val="left"/>
      <w:pPr>
        <w:ind w:left="224" w:hanging="360"/>
      </w:pPr>
    </w:lvl>
    <w:lvl w:ilvl="5" w:tplc="0409001B" w:tentative="1">
      <w:start w:val="1"/>
      <w:numFmt w:val="lowerRoman"/>
      <w:lvlText w:val="%6."/>
      <w:lvlJc w:val="right"/>
      <w:pPr>
        <w:ind w:left="944" w:hanging="180"/>
      </w:pPr>
    </w:lvl>
    <w:lvl w:ilvl="6" w:tplc="0409000F" w:tentative="1">
      <w:start w:val="1"/>
      <w:numFmt w:val="decimal"/>
      <w:lvlText w:val="%7."/>
      <w:lvlJc w:val="left"/>
      <w:pPr>
        <w:ind w:left="1664" w:hanging="360"/>
      </w:pPr>
    </w:lvl>
    <w:lvl w:ilvl="7" w:tplc="04090019" w:tentative="1">
      <w:start w:val="1"/>
      <w:numFmt w:val="lowerLetter"/>
      <w:lvlText w:val="%8."/>
      <w:lvlJc w:val="left"/>
      <w:pPr>
        <w:ind w:left="2384" w:hanging="360"/>
      </w:pPr>
    </w:lvl>
    <w:lvl w:ilvl="8" w:tplc="0409001B" w:tentative="1">
      <w:start w:val="1"/>
      <w:numFmt w:val="lowerRoman"/>
      <w:lvlText w:val="%9."/>
      <w:lvlJc w:val="right"/>
      <w:pPr>
        <w:ind w:left="3104" w:hanging="180"/>
      </w:pPr>
    </w:lvl>
  </w:abstractNum>
  <w:abstractNum w:abstractNumId="7" w15:restartNumberingAfterBreak="0">
    <w:nsid w:val="0C9F715E"/>
    <w:multiLevelType w:val="hybridMultilevel"/>
    <w:tmpl w:val="E2EE75E2"/>
    <w:lvl w:ilvl="0" w:tplc="4DBECBF6">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3C4322"/>
    <w:multiLevelType w:val="hybridMultilevel"/>
    <w:tmpl w:val="5FB65A38"/>
    <w:lvl w:ilvl="0" w:tplc="B834266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685074"/>
    <w:multiLevelType w:val="hybridMultilevel"/>
    <w:tmpl w:val="6374BCB2"/>
    <w:lvl w:ilvl="0" w:tplc="B9C8B85C">
      <w:start w:val="2"/>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654FE9"/>
    <w:multiLevelType w:val="multilevel"/>
    <w:tmpl w:val="CD0034CE"/>
    <w:lvl w:ilvl="0">
      <w:start w:val="1"/>
      <w:numFmt w:val="decimal"/>
      <w:lvlText w:val="4.%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18B3C10"/>
    <w:multiLevelType w:val="hybridMultilevel"/>
    <w:tmpl w:val="7182227E"/>
    <w:lvl w:ilvl="0" w:tplc="C5480DF8">
      <w:start w:val="1"/>
      <w:numFmt w:val="decimal"/>
      <w:lvlText w:val="%1."/>
      <w:lvlJc w:val="left"/>
      <w:pPr>
        <w:ind w:left="720" w:hanging="360"/>
      </w:pPr>
      <w:rPr>
        <w:color w:val="auto"/>
      </w:rPr>
    </w:lvl>
    <w:lvl w:ilvl="1" w:tplc="7F0441A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9B242F"/>
    <w:multiLevelType w:val="hybridMultilevel"/>
    <w:tmpl w:val="B1FC7CC8"/>
    <w:lvl w:ilvl="0" w:tplc="7F0441AC">
      <w:start w:val="1"/>
      <w:numFmt w:val="lowerLetter"/>
      <w:lvlText w:val="%1."/>
      <w:lvlJc w:val="left"/>
      <w:pPr>
        <w:ind w:left="360" w:hanging="360"/>
      </w:pPr>
      <w:rPr>
        <w:rFonts w:hint="default"/>
        <w:color w:val="auto"/>
      </w:rPr>
    </w:lvl>
    <w:lvl w:ilvl="1" w:tplc="FFFFFFFF">
      <w:start w:val="1"/>
      <w:numFmt w:val="lowerLetter"/>
      <w:lvlText w:val="%2."/>
      <w:lvlJc w:val="left"/>
      <w:pPr>
        <w:ind w:left="1080" w:hanging="36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11D2578C"/>
    <w:multiLevelType w:val="hybridMultilevel"/>
    <w:tmpl w:val="573627A0"/>
    <w:lvl w:ilvl="0" w:tplc="04090017">
      <w:start w:val="1"/>
      <w:numFmt w:val="lowerLetter"/>
      <w:lvlText w:val="%1)"/>
      <w:lvlJc w:val="left"/>
      <w:pPr>
        <w:ind w:left="862" w:hanging="360"/>
      </w:pPr>
      <w:rPr>
        <w:rFonts w:hint="default"/>
      </w:rPr>
    </w:lvl>
    <w:lvl w:ilvl="1" w:tplc="FFFFFFFF" w:tentative="1">
      <w:start w:val="1"/>
      <w:numFmt w:val="bullet"/>
      <w:lvlText w:val="o"/>
      <w:lvlJc w:val="left"/>
      <w:pPr>
        <w:ind w:left="1582" w:hanging="360"/>
      </w:pPr>
      <w:rPr>
        <w:rFonts w:ascii="Courier New" w:hAnsi="Courier New" w:cs="Courier New" w:hint="default"/>
      </w:rPr>
    </w:lvl>
    <w:lvl w:ilvl="2" w:tplc="FFFFFFFF" w:tentative="1">
      <w:start w:val="1"/>
      <w:numFmt w:val="bullet"/>
      <w:lvlText w:val=""/>
      <w:lvlJc w:val="left"/>
      <w:pPr>
        <w:ind w:left="2302" w:hanging="360"/>
      </w:pPr>
      <w:rPr>
        <w:rFonts w:ascii="Wingdings" w:hAnsi="Wingdings" w:hint="default"/>
      </w:rPr>
    </w:lvl>
    <w:lvl w:ilvl="3" w:tplc="FFFFFFFF" w:tentative="1">
      <w:start w:val="1"/>
      <w:numFmt w:val="bullet"/>
      <w:lvlText w:val=""/>
      <w:lvlJc w:val="left"/>
      <w:pPr>
        <w:ind w:left="3022" w:hanging="360"/>
      </w:pPr>
      <w:rPr>
        <w:rFonts w:ascii="Symbol" w:hAnsi="Symbol" w:hint="default"/>
      </w:rPr>
    </w:lvl>
    <w:lvl w:ilvl="4" w:tplc="FFFFFFFF" w:tentative="1">
      <w:start w:val="1"/>
      <w:numFmt w:val="bullet"/>
      <w:lvlText w:val="o"/>
      <w:lvlJc w:val="left"/>
      <w:pPr>
        <w:ind w:left="3742" w:hanging="360"/>
      </w:pPr>
      <w:rPr>
        <w:rFonts w:ascii="Courier New" w:hAnsi="Courier New" w:cs="Courier New" w:hint="default"/>
      </w:rPr>
    </w:lvl>
    <w:lvl w:ilvl="5" w:tplc="FFFFFFFF" w:tentative="1">
      <w:start w:val="1"/>
      <w:numFmt w:val="bullet"/>
      <w:lvlText w:val=""/>
      <w:lvlJc w:val="left"/>
      <w:pPr>
        <w:ind w:left="4462" w:hanging="360"/>
      </w:pPr>
      <w:rPr>
        <w:rFonts w:ascii="Wingdings" w:hAnsi="Wingdings" w:hint="default"/>
      </w:rPr>
    </w:lvl>
    <w:lvl w:ilvl="6" w:tplc="FFFFFFFF" w:tentative="1">
      <w:start w:val="1"/>
      <w:numFmt w:val="bullet"/>
      <w:lvlText w:val=""/>
      <w:lvlJc w:val="left"/>
      <w:pPr>
        <w:ind w:left="5182" w:hanging="360"/>
      </w:pPr>
      <w:rPr>
        <w:rFonts w:ascii="Symbol" w:hAnsi="Symbol" w:hint="default"/>
      </w:rPr>
    </w:lvl>
    <w:lvl w:ilvl="7" w:tplc="FFFFFFFF" w:tentative="1">
      <w:start w:val="1"/>
      <w:numFmt w:val="bullet"/>
      <w:lvlText w:val="o"/>
      <w:lvlJc w:val="left"/>
      <w:pPr>
        <w:ind w:left="5902" w:hanging="360"/>
      </w:pPr>
      <w:rPr>
        <w:rFonts w:ascii="Courier New" w:hAnsi="Courier New" w:cs="Courier New" w:hint="default"/>
      </w:rPr>
    </w:lvl>
    <w:lvl w:ilvl="8" w:tplc="FFFFFFFF" w:tentative="1">
      <w:start w:val="1"/>
      <w:numFmt w:val="bullet"/>
      <w:lvlText w:val=""/>
      <w:lvlJc w:val="left"/>
      <w:pPr>
        <w:ind w:left="6622" w:hanging="360"/>
      </w:pPr>
      <w:rPr>
        <w:rFonts w:ascii="Wingdings" w:hAnsi="Wingdings" w:hint="default"/>
      </w:rPr>
    </w:lvl>
  </w:abstractNum>
  <w:abstractNum w:abstractNumId="14" w15:restartNumberingAfterBreak="0">
    <w:nsid w:val="12B613D8"/>
    <w:multiLevelType w:val="hybridMultilevel"/>
    <w:tmpl w:val="B394CFB8"/>
    <w:lvl w:ilvl="0" w:tplc="04090019">
      <w:start w:val="1"/>
      <w:numFmt w:val="lowerLetter"/>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5" w15:restartNumberingAfterBreak="0">
    <w:nsid w:val="13030493"/>
    <w:multiLevelType w:val="hybridMultilevel"/>
    <w:tmpl w:val="42A2A454"/>
    <w:lvl w:ilvl="0" w:tplc="DF486D78">
      <w:start w:val="7"/>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46C336B"/>
    <w:multiLevelType w:val="hybridMultilevel"/>
    <w:tmpl w:val="7E02841C"/>
    <w:lvl w:ilvl="0" w:tplc="E8326C10">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7" w15:restartNumberingAfterBreak="0">
    <w:nsid w:val="14DB423C"/>
    <w:multiLevelType w:val="hybridMultilevel"/>
    <w:tmpl w:val="931E6F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16C07920"/>
    <w:multiLevelType w:val="hybridMultilevel"/>
    <w:tmpl w:val="E62CB034"/>
    <w:lvl w:ilvl="0" w:tplc="04090017">
      <w:start w:val="1"/>
      <w:numFmt w:val="lowerLetter"/>
      <w:lvlText w:val="%1)"/>
      <w:lvlJc w:val="left"/>
      <w:pPr>
        <w:ind w:left="862" w:hanging="360"/>
      </w:pPr>
      <w:rPr>
        <w:rFonts w:hint="default"/>
      </w:rPr>
    </w:lvl>
    <w:lvl w:ilvl="1" w:tplc="FFFFFFFF" w:tentative="1">
      <w:start w:val="1"/>
      <w:numFmt w:val="bullet"/>
      <w:lvlText w:val="o"/>
      <w:lvlJc w:val="left"/>
      <w:pPr>
        <w:ind w:left="1582" w:hanging="360"/>
      </w:pPr>
      <w:rPr>
        <w:rFonts w:ascii="Courier New" w:hAnsi="Courier New" w:cs="Courier New" w:hint="default"/>
      </w:rPr>
    </w:lvl>
    <w:lvl w:ilvl="2" w:tplc="FFFFFFFF" w:tentative="1">
      <w:start w:val="1"/>
      <w:numFmt w:val="bullet"/>
      <w:lvlText w:val=""/>
      <w:lvlJc w:val="left"/>
      <w:pPr>
        <w:ind w:left="2302" w:hanging="360"/>
      </w:pPr>
      <w:rPr>
        <w:rFonts w:ascii="Wingdings" w:hAnsi="Wingdings" w:hint="default"/>
      </w:rPr>
    </w:lvl>
    <w:lvl w:ilvl="3" w:tplc="FFFFFFFF" w:tentative="1">
      <w:start w:val="1"/>
      <w:numFmt w:val="bullet"/>
      <w:lvlText w:val=""/>
      <w:lvlJc w:val="left"/>
      <w:pPr>
        <w:ind w:left="3022" w:hanging="360"/>
      </w:pPr>
      <w:rPr>
        <w:rFonts w:ascii="Symbol" w:hAnsi="Symbol" w:hint="default"/>
      </w:rPr>
    </w:lvl>
    <w:lvl w:ilvl="4" w:tplc="FFFFFFFF" w:tentative="1">
      <w:start w:val="1"/>
      <w:numFmt w:val="bullet"/>
      <w:lvlText w:val="o"/>
      <w:lvlJc w:val="left"/>
      <w:pPr>
        <w:ind w:left="3742" w:hanging="360"/>
      </w:pPr>
      <w:rPr>
        <w:rFonts w:ascii="Courier New" w:hAnsi="Courier New" w:cs="Courier New" w:hint="default"/>
      </w:rPr>
    </w:lvl>
    <w:lvl w:ilvl="5" w:tplc="FFFFFFFF" w:tentative="1">
      <w:start w:val="1"/>
      <w:numFmt w:val="bullet"/>
      <w:lvlText w:val=""/>
      <w:lvlJc w:val="left"/>
      <w:pPr>
        <w:ind w:left="4462" w:hanging="360"/>
      </w:pPr>
      <w:rPr>
        <w:rFonts w:ascii="Wingdings" w:hAnsi="Wingdings" w:hint="default"/>
      </w:rPr>
    </w:lvl>
    <w:lvl w:ilvl="6" w:tplc="FFFFFFFF" w:tentative="1">
      <w:start w:val="1"/>
      <w:numFmt w:val="bullet"/>
      <w:lvlText w:val=""/>
      <w:lvlJc w:val="left"/>
      <w:pPr>
        <w:ind w:left="5182" w:hanging="360"/>
      </w:pPr>
      <w:rPr>
        <w:rFonts w:ascii="Symbol" w:hAnsi="Symbol" w:hint="default"/>
      </w:rPr>
    </w:lvl>
    <w:lvl w:ilvl="7" w:tplc="FFFFFFFF" w:tentative="1">
      <w:start w:val="1"/>
      <w:numFmt w:val="bullet"/>
      <w:lvlText w:val="o"/>
      <w:lvlJc w:val="left"/>
      <w:pPr>
        <w:ind w:left="5902" w:hanging="360"/>
      </w:pPr>
      <w:rPr>
        <w:rFonts w:ascii="Courier New" w:hAnsi="Courier New" w:cs="Courier New" w:hint="default"/>
      </w:rPr>
    </w:lvl>
    <w:lvl w:ilvl="8" w:tplc="FFFFFFFF" w:tentative="1">
      <w:start w:val="1"/>
      <w:numFmt w:val="bullet"/>
      <w:lvlText w:val=""/>
      <w:lvlJc w:val="left"/>
      <w:pPr>
        <w:ind w:left="6622" w:hanging="360"/>
      </w:pPr>
      <w:rPr>
        <w:rFonts w:ascii="Wingdings" w:hAnsi="Wingdings" w:hint="default"/>
      </w:rPr>
    </w:lvl>
  </w:abstractNum>
  <w:abstractNum w:abstractNumId="19" w15:restartNumberingAfterBreak="0">
    <w:nsid w:val="18B20D99"/>
    <w:multiLevelType w:val="multilevel"/>
    <w:tmpl w:val="B3A2BA9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8C5700F"/>
    <w:multiLevelType w:val="hybridMultilevel"/>
    <w:tmpl w:val="B75CEDF8"/>
    <w:lvl w:ilvl="0" w:tplc="DA5EC2D6">
      <w:start w:val="1"/>
      <w:numFmt w:val="decimal"/>
      <w:lvlText w:val="%1."/>
      <w:lvlJc w:val="left"/>
      <w:pPr>
        <w:ind w:left="298" w:hanging="360"/>
      </w:pPr>
      <w:rPr>
        <w:b w:val="0"/>
      </w:rPr>
    </w:lvl>
    <w:lvl w:ilvl="1" w:tplc="04090019" w:tentative="1">
      <w:start w:val="1"/>
      <w:numFmt w:val="lowerLetter"/>
      <w:lvlText w:val="%2."/>
      <w:lvlJc w:val="left"/>
      <w:pPr>
        <w:ind w:left="1018" w:hanging="360"/>
      </w:pPr>
    </w:lvl>
    <w:lvl w:ilvl="2" w:tplc="0409001B" w:tentative="1">
      <w:start w:val="1"/>
      <w:numFmt w:val="lowerRoman"/>
      <w:lvlText w:val="%3."/>
      <w:lvlJc w:val="right"/>
      <w:pPr>
        <w:ind w:left="1738" w:hanging="180"/>
      </w:pPr>
    </w:lvl>
    <w:lvl w:ilvl="3" w:tplc="0409000F" w:tentative="1">
      <w:start w:val="1"/>
      <w:numFmt w:val="decimal"/>
      <w:lvlText w:val="%4."/>
      <w:lvlJc w:val="left"/>
      <w:pPr>
        <w:ind w:left="2458" w:hanging="360"/>
      </w:pPr>
    </w:lvl>
    <w:lvl w:ilvl="4" w:tplc="04090019" w:tentative="1">
      <w:start w:val="1"/>
      <w:numFmt w:val="lowerLetter"/>
      <w:lvlText w:val="%5."/>
      <w:lvlJc w:val="left"/>
      <w:pPr>
        <w:ind w:left="3178" w:hanging="360"/>
      </w:pPr>
    </w:lvl>
    <w:lvl w:ilvl="5" w:tplc="0409001B" w:tentative="1">
      <w:start w:val="1"/>
      <w:numFmt w:val="lowerRoman"/>
      <w:lvlText w:val="%6."/>
      <w:lvlJc w:val="right"/>
      <w:pPr>
        <w:ind w:left="3898" w:hanging="180"/>
      </w:pPr>
    </w:lvl>
    <w:lvl w:ilvl="6" w:tplc="0409000F" w:tentative="1">
      <w:start w:val="1"/>
      <w:numFmt w:val="decimal"/>
      <w:lvlText w:val="%7."/>
      <w:lvlJc w:val="left"/>
      <w:pPr>
        <w:ind w:left="4618" w:hanging="360"/>
      </w:pPr>
    </w:lvl>
    <w:lvl w:ilvl="7" w:tplc="04090019" w:tentative="1">
      <w:start w:val="1"/>
      <w:numFmt w:val="lowerLetter"/>
      <w:lvlText w:val="%8."/>
      <w:lvlJc w:val="left"/>
      <w:pPr>
        <w:ind w:left="5338" w:hanging="360"/>
      </w:pPr>
    </w:lvl>
    <w:lvl w:ilvl="8" w:tplc="0409001B" w:tentative="1">
      <w:start w:val="1"/>
      <w:numFmt w:val="lowerRoman"/>
      <w:lvlText w:val="%9."/>
      <w:lvlJc w:val="right"/>
      <w:pPr>
        <w:ind w:left="6058" w:hanging="180"/>
      </w:pPr>
    </w:lvl>
  </w:abstractNum>
  <w:abstractNum w:abstractNumId="21" w15:restartNumberingAfterBreak="0">
    <w:nsid w:val="1972512B"/>
    <w:multiLevelType w:val="hybridMultilevel"/>
    <w:tmpl w:val="C306356E"/>
    <w:lvl w:ilvl="0" w:tplc="12A0C5C4">
      <w:start w:val="3"/>
      <w:numFmt w:val="decimal"/>
      <w:lvlText w:val="4.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D951D91"/>
    <w:multiLevelType w:val="hybridMultilevel"/>
    <w:tmpl w:val="D42406D8"/>
    <w:lvl w:ilvl="0" w:tplc="A32AECFC">
      <w:start w:val="2"/>
      <w:numFmt w:val="decimal"/>
      <w:lvlText w:val="%1."/>
      <w:lvlJc w:val="left"/>
      <w:pPr>
        <w:ind w:left="29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00D3D54"/>
    <w:multiLevelType w:val="hybridMultilevel"/>
    <w:tmpl w:val="8BA824F8"/>
    <w:lvl w:ilvl="0" w:tplc="A8EE4B44">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07A14D4"/>
    <w:multiLevelType w:val="hybridMultilevel"/>
    <w:tmpl w:val="67746E44"/>
    <w:lvl w:ilvl="0" w:tplc="04090017">
      <w:start w:val="1"/>
      <w:numFmt w:val="lowerLetter"/>
      <w:lvlText w:val="%1)"/>
      <w:lvlJc w:val="left"/>
      <w:pPr>
        <w:ind w:left="862" w:hanging="360"/>
      </w:pPr>
      <w:rPr>
        <w:rFonts w:hint="default"/>
      </w:rPr>
    </w:lvl>
    <w:lvl w:ilvl="1" w:tplc="FFFFFFFF" w:tentative="1">
      <w:start w:val="1"/>
      <w:numFmt w:val="bullet"/>
      <w:lvlText w:val="o"/>
      <w:lvlJc w:val="left"/>
      <w:pPr>
        <w:ind w:left="1582" w:hanging="360"/>
      </w:pPr>
      <w:rPr>
        <w:rFonts w:ascii="Courier New" w:hAnsi="Courier New" w:cs="Courier New" w:hint="default"/>
      </w:rPr>
    </w:lvl>
    <w:lvl w:ilvl="2" w:tplc="FFFFFFFF" w:tentative="1">
      <w:start w:val="1"/>
      <w:numFmt w:val="bullet"/>
      <w:lvlText w:val=""/>
      <w:lvlJc w:val="left"/>
      <w:pPr>
        <w:ind w:left="2302" w:hanging="360"/>
      </w:pPr>
      <w:rPr>
        <w:rFonts w:ascii="Wingdings" w:hAnsi="Wingdings" w:hint="default"/>
      </w:rPr>
    </w:lvl>
    <w:lvl w:ilvl="3" w:tplc="FFFFFFFF" w:tentative="1">
      <w:start w:val="1"/>
      <w:numFmt w:val="bullet"/>
      <w:lvlText w:val=""/>
      <w:lvlJc w:val="left"/>
      <w:pPr>
        <w:ind w:left="3022" w:hanging="360"/>
      </w:pPr>
      <w:rPr>
        <w:rFonts w:ascii="Symbol" w:hAnsi="Symbol" w:hint="default"/>
      </w:rPr>
    </w:lvl>
    <w:lvl w:ilvl="4" w:tplc="FFFFFFFF" w:tentative="1">
      <w:start w:val="1"/>
      <w:numFmt w:val="bullet"/>
      <w:lvlText w:val="o"/>
      <w:lvlJc w:val="left"/>
      <w:pPr>
        <w:ind w:left="3742" w:hanging="360"/>
      </w:pPr>
      <w:rPr>
        <w:rFonts w:ascii="Courier New" w:hAnsi="Courier New" w:cs="Courier New" w:hint="default"/>
      </w:rPr>
    </w:lvl>
    <w:lvl w:ilvl="5" w:tplc="FFFFFFFF" w:tentative="1">
      <w:start w:val="1"/>
      <w:numFmt w:val="bullet"/>
      <w:lvlText w:val=""/>
      <w:lvlJc w:val="left"/>
      <w:pPr>
        <w:ind w:left="4462" w:hanging="360"/>
      </w:pPr>
      <w:rPr>
        <w:rFonts w:ascii="Wingdings" w:hAnsi="Wingdings" w:hint="default"/>
      </w:rPr>
    </w:lvl>
    <w:lvl w:ilvl="6" w:tplc="FFFFFFFF" w:tentative="1">
      <w:start w:val="1"/>
      <w:numFmt w:val="bullet"/>
      <w:lvlText w:val=""/>
      <w:lvlJc w:val="left"/>
      <w:pPr>
        <w:ind w:left="5182" w:hanging="360"/>
      </w:pPr>
      <w:rPr>
        <w:rFonts w:ascii="Symbol" w:hAnsi="Symbol" w:hint="default"/>
      </w:rPr>
    </w:lvl>
    <w:lvl w:ilvl="7" w:tplc="FFFFFFFF" w:tentative="1">
      <w:start w:val="1"/>
      <w:numFmt w:val="bullet"/>
      <w:lvlText w:val="o"/>
      <w:lvlJc w:val="left"/>
      <w:pPr>
        <w:ind w:left="5902" w:hanging="360"/>
      </w:pPr>
      <w:rPr>
        <w:rFonts w:ascii="Courier New" w:hAnsi="Courier New" w:cs="Courier New" w:hint="default"/>
      </w:rPr>
    </w:lvl>
    <w:lvl w:ilvl="8" w:tplc="FFFFFFFF" w:tentative="1">
      <w:start w:val="1"/>
      <w:numFmt w:val="bullet"/>
      <w:lvlText w:val=""/>
      <w:lvlJc w:val="left"/>
      <w:pPr>
        <w:ind w:left="6622" w:hanging="360"/>
      </w:pPr>
      <w:rPr>
        <w:rFonts w:ascii="Wingdings" w:hAnsi="Wingdings" w:hint="default"/>
      </w:rPr>
    </w:lvl>
  </w:abstractNum>
  <w:abstractNum w:abstractNumId="25" w15:restartNumberingAfterBreak="0">
    <w:nsid w:val="207F6457"/>
    <w:multiLevelType w:val="hybridMultilevel"/>
    <w:tmpl w:val="67E4092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3D975FD"/>
    <w:multiLevelType w:val="hybridMultilevel"/>
    <w:tmpl w:val="8CD2CC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2BD536F8"/>
    <w:multiLevelType w:val="hybridMultilevel"/>
    <w:tmpl w:val="32A0AD1E"/>
    <w:lvl w:ilvl="0" w:tplc="D99CD40C">
      <w:start w:val="1"/>
      <w:numFmt w:val="decimal"/>
      <w:lvlText w:val="4.4.%1"/>
      <w:lvlJc w:val="left"/>
      <w:pPr>
        <w:ind w:left="3736" w:hanging="360"/>
      </w:pPr>
      <w:rPr>
        <w:rFonts w:hint="default"/>
        <w:b/>
        <w:bCs/>
      </w:rPr>
    </w:lvl>
    <w:lvl w:ilvl="1" w:tplc="04090019" w:tentative="1">
      <w:start w:val="1"/>
      <w:numFmt w:val="lowerLetter"/>
      <w:lvlText w:val="%2."/>
      <w:lvlJc w:val="left"/>
      <w:pPr>
        <w:ind w:left="4456" w:hanging="360"/>
      </w:pPr>
    </w:lvl>
    <w:lvl w:ilvl="2" w:tplc="0409001B" w:tentative="1">
      <w:start w:val="1"/>
      <w:numFmt w:val="lowerRoman"/>
      <w:lvlText w:val="%3."/>
      <w:lvlJc w:val="right"/>
      <w:pPr>
        <w:ind w:left="5176" w:hanging="180"/>
      </w:pPr>
    </w:lvl>
    <w:lvl w:ilvl="3" w:tplc="0409000F" w:tentative="1">
      <w:start w:val="1"/>
      <w:numFmt w:val="decimal"/>
      <w:lvlText w:val="%4."/>
      <w:lvlJc w:val="left"/>
      <w:pPr>
        <w:ind w:left="5896" w:hanging="360"/>
      </w:pPr>
    </w:lvl>
    <w:lvl w:ilvl="4" w:tplc="04090019" w:tentative="1">
      <w:start w:val="1"/>
      <w:numFmt w:val="lowerLetter"/>
      <w:lvlText w:val="%5."/>
      <w:lvlJc w:val="left"/>
      <w:pPr>
        <w:ind w:left="6616" w:hanging="360"/>
      </w:pPr>
    </w:lvl>
    <w:lvl w:ilvl="5" w:tplc="0409001B" w:tentative="1">
      <w:start w:val="1"/>
      <w:numFmt w:val="lowerRoman"/>
      <w:lvlText w:val="%6."/>
      <w:lvlJc w:val="right"/>
      <w:pPr>
        <w:ind w:left="7336" w:hanging="180"/>
      </w:pPr>
    </w:lvl>
    <w:lvl w:ilvl="6" w:tplc="0409000F" w:tentative="1">
      <w:start w:val="1"/>
      <w:numFmt w:val="decimal"/>
      <w:lvlText w:val="%7."/>
      <w:lvlJc w:val="left"/>
      <w:pPr>
        <w:ind w:left="8056" w:hanging="360"/>
      </w:pPr>
    </w:lvl>
    <w:lvl w:ilvl="7" w:tplc="04090019" w:tentative="1">
      <w:start w:val="1"/>
      <w:numFmt w:val="lowerLetter"/>
      <w:lvlText w:val="%8."/>
      <w:lvlJc w:val="left"/>
      <w:pPr>
        <w:ind w:left="8776" w:hanging="360"/>
      </w:pPr>
    </w:lvl>
    <w:lvl w:ilvl="8" w:tplc="0409001B" w:tentative="1">
      <w:start w:val="1"/>
      <w:numFmt w:val="lowerRoman"/>
      <w:lvlText w:val="%9."/>
      <w:lvlJc w:val="right"/>
      <w:pPr>
        <w:ind w:left="9496" w:hanging="180"/>
      </w:pPr>
    </w:lvl>
  </w:abstractNum>
  <w:abstractNum w:abstractNumId="28" w15:restartNumberingAfterBreak="0">
    <w:nsid w:val="2D7A7045"/>
    <w:multiLevelType w:val="hybridMultilevel"/>
    <w:tmpl w:val="D046C13E"/>
    <w:lvl w:ilvl="0" w:tplc="BFAEF7B4">
      <w:start w:val="3"/>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DC35FD6"/>
    <w:multiLevelType w:val="hybridMultilevel"/>
    <w:tmpl w:val="691E010E"/>
    <w:lvl w:ilvl="0" w:tplc="70C811CA">
      <w:start w:val="1"/>
      <w:numFmt w:val="decimal"/>
      <w:lvlText w:val="4.6.%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15:restartNumberingAfterBreak="0">
    <w:nsid w:val="2FB148C1"/>
    <w:multiLevelType w:val="hybridMultilevel"/>
    <w:tmpl w:val="CFFEF31A"/>
    <w:lvl w:ilvl="0" w:tplc="04090019">
      <w:start w:val="1"/>
      <w:numFmt w:val="low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54547B6"/>
    <w:multiLevelType w:val="hybridMultilevel"/>
    <w:tmpl w:val="4D8447D8"/>
    <w:lvl w:ilvl="0" w:tplc="75EC38B2">
      <w:start w:val="6"/>
      <w:numFmt w:val="decimal"/>
      <w:lvlText w:val="4.%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8390F41"/>
    <w:multiLevelType w:val="hybridMultilevel"/>
    <w:tmpl w:val="6C4E4E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8473243"/>
    <w:multiLevelType w:val="hybridMultilevel"/>
    <w:tmpl w:val="24C2AA9E"/>
    <w:lvl w:ilvl="0" w:tplc="F3968882">
      <w:start w:val="1"/>
      <w:numFmt w:val="decimal"/>
      <w:lvlText w:val="4.1.%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392B582D"/>
    <w:multiLevelType w:val="multilevel"/>
    <w:tmpl w:val="4E34ACAA"/>
    <w:lvl w:ilvl="0">
      <w:start w:val="1"/>
      <w:numFmt w:val="upperRoman"/>
      <w:suff w:val="nothing"/>
      <w:lvlText w:val="BAB %1"/>
      <w:lvlJc w:val="left"/>
      <w:pPr>
        <w:ind w:left="432" w:hanging="432"/>
      </w:pPr>
      <w:rPr>
        <w:rFonts w:hint="default"/>
      </w:rPr>
    </w:lvl>
    <w:lvl w:ilvl="1">
      <w:start w:val="1"/>
      <w:numFmt w:val="decimal"/>
      <w:pStyle w:val="Heading2"/>
      <w:isLgl/>
      <w:suff w:val="space"/>
      <w:lvlText w:val="%1.%2"/>
      <w:lvlJc w:val="left"/>
      <w:pPr>
        <w:ind w:left="3554"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suff w:val="space"/>
      <w:lvlText w:val="%1.%2.%3"/>
      <w:lvlJc w:val="left"/>
      <w:pPr>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5" w15:restartNumberingAfterBreak="0">
    <w:nsid w:val="3C357B7B"/>
    <w:multiLevelType w:val="hybridMultilevel"/>
    <w:tmpl w:val="C76AC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611ED9"/>
    <w:multiLevelType w:val="hybridMultilevel"/>
    <w:tmpl w:val="85660738"/>
    <w:lvl w:ilvl="0" w:tplc="521EA8A6">
      <w:start w:val="1"/>
      <w:numFmt w:val="lowerLetter"/>
      <w:lvlText w:val="%1."/>
      <w:lvlJc w:val="left"/>
      <w:pPr>
        <w:ind w:left="36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090192A"/>
    <w:multiLevelType w:val="hybridMultilevel"/>
    <w:tmpl w:val="2E6E771E"/>
    <w:lvl w:ilvl="0" w:tplc="0520F54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41B87FEC"/>
    <w:multiLevelType w:val="hybridMultilevel"/>
    <w:tmpl w:val="4BCAECF2"/>
    <w:lvl w:ilvl="0" w:tplc="AB685DCA">
      <w:start w:val="7"/>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42632378"/>
    <w:multiLevelType w:val="hybridMultilevel"/>
    <w:tmpl w:val="67B89DA4"/>
    <w:lvl w:ilvl="0" w:tplc="D9DEAA14">
      <w:start w:val="1"/>
      <w:numFmt w:val="decimal"/>
      <w:lvlText w:val="%1)"/>
      <w:lvlJc w:val="left"/>
      <w:pPr>
        <w:ind w:left="1222" w:hanging="360"/>
      </w:pPr>
      <w:rPr>
        <w:rFonts w:ascii="Times New Roman" w:eastAsia="Times New Roman" w:hAnsi="Times New Roman" w:cs="Times New Roman" w:hint="default"/>
        <w:w w:val="99"/>
        <w:sz w:val="24"/>
        <w:szCs w:val="24"/>
      </w:r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40" w15:restartNumberingAfterBreak="0">
    <w:nsid w:val="42F15744"/>
    <w:multiLevelType w:val="hybridMultilevel"/>
    <w:tmpl w:val="2D08EA0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42F73C07"/>
    <w:multiLevelType w:val="multilevel"/>
    <w:tmpl w:val="C1B60070"/>
    <w:lvl w:ilvl="0">
      <w:start w:val="1"/>
      <w:numFmt w:val="decimal"/>
      <w:lvlText w:val="%1."/>
      <w:lvlJc w:val="left"/>
      <w:pPr>
        <w:tabs>
          <w:tab w:val="num" w:pos="720"/>
        </w:tabs>
        <w:ind w:left="720" w:hanging="360"/>
      </w:pPr>
      <w:rPr>
        <w:rFonts w:hint="default"/>
        <w:b w:val="0"/>
        <w:bCs w:val="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430303FC"/>
    <w:multiLevelType w:val="hybridMultilevel"/>
    <w:tmpl w:val="DE867572"/>
    <w:lvl w:ilvl="0" w:tplc="F5066FC8">
      <w:start w:val="6"/>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3A43512"/>
    <w:multiLevelType w:val="hybridMultilevel"/>
    <w:tmpl w:val="69509676"/>
    <w:lvl w:ilvl="0" w:tplc="8E22112E">
      <w:start w:val="1"/>
      <w:numFmt w:val="lowerLetter"/>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4A11F73"/>
    <w:multiLevelType w:val="hybridMultilevel"/>
    <w:tmpl w:val="F4B8D64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15:restartNumberingAfterBreak="0">
    <w:nsid w:val="46917E03"/>
    <w:multiLevelType w:val="hybridMultilevel"/>
    <w:tmpl w:val="1F7AE644"/>
    <w:lvl w:ilvl="0" w:tplc="F5266808">
      <w:start w:val="6"/>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8F4719F"/>
    <w:multiLevelType w:val="hybridMultilevel"/>
    <w:tmpl w:val="6B5C0958"/>
    <w:lvl w:ilvl="0" w:tplc="E7CE4AD8">
      <w:start w:val="2"/>
      <w:numFmt w:val="decimal"/>
      <w:lvlText w:val="4.2.%1"/>
      <w:lvlJc w:val="left"/>
      <w:pPr>
        <w:ind w:left="3738"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9370C2D"/>
    <w:multiLevelType w:val="hybridMultilevel"/>
    <w:tmpl w:val="AB3CA7B6"/>
    <w:lvl w:ilvl="0" w:tplc="1E506596">
      <w:start w:val="5"/>
      <w:numFmt w:val="decimal"/>
      <w:lvlText w:val="4.%1"/>
      <w:lvlJc w:val="left"/>
      <w:pPr>
        <w:ind w:left="360" w:hanging="360"/>
      </w:pPr>
      <w:rPr>
        <w:rFonts w:hint="default"/>
        <w:b/>
        <w:bCs/>
      </w:rPr>
    </w:lvl>
    <w:lvl w:ilvl="1" w:tplc="04090019" w:tentative="1">
      <w:start w:val="1"/>
      <w:numFmt w:val="lowerLetter"/>
      <w:lvlText w:val="%2."/>
      <w:lvlJc w:val="left"/>
      <w:pPr>
        <w:ind w:left="-1936" w:hanging="360"/>
      </w:pPr>
    </w:lvl>
    <w:lvl w:ilvl="2" w:tplc="0409001B" w:tentative="1">
      <w:start w:val="1"/>
      <w:numFmt w:val="lowerRoman"/>
      <w:lvlText w:val="%3."/>
      <w:lvlJc w:val="right"/>
      <w:pPr>
        <w:ind w:left="-1216" w:hanging="180"/>
      </w:pPr>
    </w:lvl>
    <w:lvl w:ilvl="3" w:tplc="0409000F" w:tentative="1">
      <w:start w:val="1"/>
      <w:numFmt w:val="decimal"/>
      <w:lvlText w:val="%4."/>
      <w:lvlJc w:val="left"/>
      <w:pPr>
        <w:ind w:left="-496" w:hanging="360"/>
      </w:pPr>
    </w:lvl>
    <w:lvl w:ilvl="4" w:tplc="04090019" w:tentative="1">
      <w:start w:val="1"/>
      <w:numFmt w:val="lowerLetter"/>
      <w:lvlText w:val="%5."/>
      <w:lvlJc w:val="left"/>
      <w:pPr>
        <w:ind w:left="224" w:hanging="360"/>
      </w:pPr>
    </w:lvl>
    <w:lvl w:ilvl="5" w:tplc="0409001B" w:tentative="1">
      <w:start w:val="1"/>
      <w:numFmt w:val="lowerRoman"/>
      <w:lvlText w:val="%6."/>
      <w:lvlJc w:val="right"/>
      <w:pPr>
        <w:ind w:left="944" w:hanging="180"/>
      </w:pPr>
    </w:lvl>
    <w:lvl w:ilvl="6" w:tplc="0409000F" w:tentative="1">
      <w:start w:val="1"/>
      <w:numFmt w:val="decimal"/>
      <w:lvlText w:val="%7."/>
      <w:lvlJc w:val="left"/>
      <w:pPr>
        <w:ind w:left="1664" w:hanging="360"/>
      </w:pPr>
    </w:lvl>
    <w:lvl w:ilvl="7" w:tplc="04090019" w:tentative="1">
      <w:start w:val="1"/>
      <w:numFmt w:val="lowerLetter"/>
      <w:lvlText w:val="%8."/>
      <w:lvlJc w:val="left"/>
      <w:pPr>
        <w:ind w:left="2384" w:hanging="360"/>
      </w:pPr>
    </w:lvl>
    <w:lvl w:ilvl="8" w:tplc="0409001B" w:tentative="1">
      <w:start w:val="1"/>
      <w:numFmt w:val="lowerRoman"/>
      <w:lvlText w:val="%9."/>
      <w:lvlJc w:val="right"/>
      <w:pPr>
        <w:ind w:left="3104" w:hanging="180"/>
      </w:pPr>
    </w:lvl>
  </w:abstractNum>
  <w:abstractNum w:abstractNumId="48" w15:restartNumberingAfterBreak="0">
    <w:nsid w:val="49504D07"/>
    <w:multiLevelType w:val="hybridMultilevel"/>
    <w:tmpl w:val="972AB9B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4BE14429"/>
    <w:multiLevelType w:val="hybridMultilevel"/>
    <w:tmpl w:val="572471AE"/>
    <w:lvl w:ilvl="0" w:tplc="0E3A19D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4C9076F7"/>
    <w:multiLevelType w:val="hybridMultilevel"/>
    <w:tmpl w:val="8C6A414A"/>
    <w:lvl w:ilvl="0" w:tplc="77A43938">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CB7511A"/>
    <w:multiLevelType w:val="hybridMultilevel"/>
    <w:tmpl w:val="E550E9B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4D2F5AA4"/>
    <w:multiLevelType w:val="hybridMultilevel"/>
    <w:tmpl w:val="0324BB1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50516CFC"/>
    <w:multiLevelType w:val="multilevel"/>
    <w:tmpl w:val="564AA6F6"/>
    <w:lvl w:ilvl="0">
      <w:start w:val="1"/>
      <w:numFmt w:val="decimal"/>
      <w:lvlText w:val="%1."/>
      <w:lvlJc w:val="left"/>
      <w:pPr>
        <w:ind w:left="360" w:hanging="360"/>
      </w:pPr>
    </w:lvl>
    <w:lvl w:ilvl="1">
      <w:start w:val="1"/>
      <w:numFmt w:val="decimal"/>
      <w:lvlText w:val="4.1.%2"/>
      <w:lvlJc w:val="left"/>
      <w:pPr>
        <w:ind w:left="720" w:hanging="360"/>
      </w:pPr>
      <w:rPr>
        <w:rFonts w:hint="default"/>
      </w:rPr>
    </w:lvl>
    <w:lvl w:ilvl="2">
      <w:start w:val="1"/>
      <w:numFmt w:val="decimal"/>
      <w:lvlText w:val="4.1.%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50A05097"/>
    <w:multiLevelType w:val="hybridMultilevel"/>
    <w:tmpl w:val="5FB65A38"/>
    <w:lvl w:ilvl="0" w:tplc="B834266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0A57DE2"/>
    <w:multiLevelType w:val="hybridMultilevel"/>
    <w:tmpl w:val="56906AA6"/>
    <w:lvl w:ilvl="0" w:tplc="B45A74B4">
      <w:start w:val="3"/>
      <w:numFmt w:val="decimal"/>
      <w:lvlText w:val="4.1.%1"/>
      <w:lvlJc w:val="left"/>
      <w:pPr>
        <w:ind w:left="360" w:hanging="360"/>
      </w:pPr>
      <w:rPr>
        <w:rFonts w:hint="default"/>
      </w:rPr>
    </w:lvl>
    <w:lvl w:ilvl="1" w:tplc="04090019" w:tentative="1">
      <w:start w:val="1"/>
      <w:numFmt w:val="lowerLetter"/>
      <w:lvlText w:val="%2."/>
      <w:lvlJc w:val="left"/>
      <w:pPr>
        <w:ind w:left="480" w:hanging="360"/>
      </w:pPr>
    </w:lvl>
    <w:lvl w:ilvl="2" w:tplc="0409001B" w:tentative="1">
      <w:start w:val="1"/>
      <w:numFmt w:val="lowerRoman"/>
      <w:lvlText w:val="%3."/>
      <w:lvlJc w:val="right"/>
      <w:pPr>
        <w:ind w:left="1200" w:hanging="180"/>
      </w:pPr>
    </w:lvl>
    <w:lvl w:ilvl="3" w:tplc="0409000F" w:tentative="1">
      <w:start w:val="1"/>
      <w:numFmt w:val="decimal"/>
      <w:lvlText w:val="%4."/>
      <w:lvlJc w:val="left"/>
      <w:pPr>
        <w:ind w:left="1920" w:hanging="360"/>
      </w:pPr>
    </w:lvl>
    <w:lvl w:ilvl="4" w:tplc="04090019" w:tentative="1">
      <w:start w:val="1"/>
      <w:numFmt w:val="lowerLetter"/>
      <w:lvlText w:val="%5."/>
      <w:lvlJc w:val="left"/>
      <w:pPr>
        <w:ind w:left="2640" w:hanging="360"/>
      </w:pPr>
    </w:lvl>
    <w:lvl w:ilvl="5" w:tplc="0409001B" w:tentative="1">
      <w:start w:val="1"/>
      <w:numFmt w:val="lowerRoman"/>
      <w:lvlText w:val="%6."/>
      <w:lvlJc w:val="right"/>
      <w:pPr>
        <w:ind w:left="3360" w:hanging="180"/>
      </w:pPr>
    </w:lvl>
    <w:lvl w:ilvl="6" w:tplc="0409000F" w:tentative="1">
      <w:start w:val="1"/>
      <w:numFmt w:val="decimal"/>
      <w:lvlText w:val="%7."/>
      <w:lvlJc w:val="left"/>
      <w:pPr>
        <w:ind w:left="4080" w:hanging="360"/>
      </w:pPr>
    </w:lvl>
    <w:lvl w:ilvl="7" w:tplc="04090019" w:tentative="1">
      <w:start w:val="1"/>
      <w:numFmt w:val="lowerLetter"/>
      <w:lvlText w:val="%8."/>
      <w:lvlJc w:val="left"/>
      <w:pPr>
        <w:ind w:left="4800" w:hanging="360"/>
      </w:pPr>
    </w:lvl>
    <w:lvl w:ilvl="8" w:tplc="0409001B" w:tentative="1">
      <w:start w:val="1"/>
      <w:numFmt w:val="lowerRoman"/>
      <w:lvlText w:val="%9."/>
      <w:lvlJc w:val="right"/>
      <w:pPr>
        <w:ind w:left="5520" w:hanging="180"/>
      </w:pPr>
    </w:lvl>
  </w:abstractNum>
  <w:abstractNum w:abstractNumId="56" w15:restartNumberingAfterBreak="0">
    <w:nsid w:val="535B16AA"/>
    <w:multiLevelType w:val="hybridMultilevel"/>
    <w:tmpl w:val="77987516"/>
    <w:lvl w:ilvl="0" w:tplc="5E1E08CA">
      <w:start w:val="1"/>
      <w:numFmt w:val="lowerLetter"/>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A344ACC"/>
    <w:multiLevelType w:val="hybridMultilevel"/>
    <w:tmpl w:val="C024C820"/>
    <w:lvl w:ilvl="0" w:tplc="F2122778">
      <w:start w:val="1"/>
      <w:numFmt w:val="decimal"/>
      <w:lvlText w:val="5.%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E291273"/>
    <w:multiLevelType w:val="hybridMultilevel"/>
    <w:tmpl w:val="16F658C0"/>
    <w:lvl w:ilvl="0" w:tplc="4594B0CA">
      <w:start w:val="1"/>
      <w:numFmt w:val="lowerLetter"/>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2981A6C"/>
    <w:multiLevelType w:val="hybridMultilevel"/>
    <w:tmpl w:val="239EDF4C"/>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635C039D"/>
    <w:multiLevelType w:val="hybridMultilevel"/>
    <w:tmpl w:val="891A41E8"/>
    <w:lvl w:ilvl="0" w:tplc="55BED1A8">
      <w:start w:val="1"/>
      <w:numFmt w:val="lowerLetter"/>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3CB2DEC"/>
    <w:multiLevelType w:val="hybridMultilevel"/>
    <w:tmpl w:val="027A6F50"/>
    <w:lvl w:ilvl="0" w:tplc="72FEFDC2">
      <w:start w:val="1"/>
      <w:numFmt w:val="decimal"/>
      <w:lvlText w:val="4.7.%1"/>
      <w:lvlJc w:val="left"/>
      <w:pPr>
        <w:ind w:left="360" w:hanging="360"/>
      </w:pPr>
      <w:rPr>
        <w:rFonts w:hint="default"/>
      </w:rPr>
    </w:lvl>
    <w:lvl w:ilvl="1" w:tplc="04090019" w:tentative="1">
      <w:start w:val="1"/>
      <w:numFmt w:val="lowerLetter"/>
      <w:lvlText w:val="%2."/>
      <w:lvlJc w:val="left"/>
      <w:pPr>
        <w:ind w:left="-1936" w:hanging="360"/>
      </w:pPr>
    </w:lvl>
    <w:lvl w:ilvl="2" w:tplc="0409001B" w:tentative="1">
      <w:start w:val="1"/>
      <w:numFmt w:val="lowerRoman"/>
      <w:lvlText w:val="%3."/>
      <w:lvlJc w:val="right"/>
      <w:pPr>
        <w:ind w:left="-1216" w:hanging="180"/>
      </w:pPr>
    </w:lvl>
    <w:lvl w:ilvl="3" w:tplc="0409000F" w:tentative="1">
      <w:start w:val="1"/>
      <w:numFmt w:val="decimal"/>
      <w:lvlText w:val="%4."/>
      <w:lvlJc w:val="left"/>
      <w:pPr>
        <w:ind w:left="-496" w:hanging="360"/>
      </w:pPr>
    </w:lvl>
    <w:lvl w:ilvl="4" w:tplc="04090019" w:tentative="1">
      <w:start w:val="1"/>
      <w:numFmt w:val="lowerLetter"/>
      <w:lvlText w:val="%5."/>
      <w:lvlJc w:val="left"/>
      <w:pPr>
        <w:ind w:left="224" w:hanging="360"/>
      </w:pPr>
    </w:lvl>
    <w:lvl w:ilvl="5" w:tplc="0409001B" w:tentative="1">
      <w:start w:val="1"/>
      <w:numFmt w:val="lowerRoman"/>
      <w:lvlText w:val="%6."/>
      <w:lvlJc w:val="right"/>
      <w:pPr>
        <w:ind w:left="944" w:hanging="180"/>
      </w:pPr>
    </w:lvl>
    <w:lvl w:ilvl="6" w:tplc="0409000F" w:tentative="1">
      <w:start w:val="1"/>
      <w:numFmt w:val="decimal"/>
      <w:lvlText w:val="%7."/>
      <w:lvlJc w:val="left"/>
      <w:pPr>
        <w:ind w:left="1664" w:hanging="360"/>
      </w:pPr>
    </w:lvl>
    <w:lvl w:ilvl="7" w:tplc="04090019" w:tentative="1">
      <w:start w:val="1"/>
      <w:numFmt w:val="lowerLetter"/>
      <w:lvlText w:val="%8."/>
      <w:lvlJc w:val="left"/>
      <w:pPr>
        <w:ind w:left="2384" w:hanging="360"/>
      </w:pPr>
    </w:lvl>
    <w:lvl w:ilvl="8" w:tplc="0409001B" w:tentative="1">
      <w:start w:val="1"/>
      <w:numFmt w:val="lowerRoman"/>
      <w:lvlText w:val="%9."/>
      <w:lvlJc w:val="right"/>
      <w:pPr>
        <w:ind w:left="3104" w:hanging="180"/>
      </w:pPr>
    </w:lvl>
  </w:abstractNum>
  <w:abstractNum w:abstractNumId="62" w15:restartNumberingAfterBreak="0">
    <w:nsid w:val="68A53EA5"/>
    <w:multiLevelType w:val="hybridMultilevel"/>
    <w:tmpl w:val="118EBC32"/>
    <w:lvl w:ilvl="0" w:tplc="953A718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B5D0E6E"/>
    <w:multiLevelType w:val="hybridMultilevel"/>
    <w:tmpl w:val="918626FA"/>
    <w:lvl w:ilvl="0" w:tplc="CF6AB3C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C752642"/>
    <w:multiLevelType w:val="hybridMultilevel"/>
    <w:tmpl w:val="B882CF5A"/>
    <w:lvl w:ilvl="0" w:tplc="8F86838A">
      <w:start w:val="8"/>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E6E3F61"/>
    <w:multiLevelType w:val="hybridMultilevel"/>
    <w:tmpl w:val="3FA2B844"/>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6" w15:restartNumberingAfterBreak="0">
    <w:nsid w:val="72CD7FA1"/>
    <w:multiLevelType w:val="hybridMultilevel"/>
    <w:tmpl w:val="413610D2"/>
    <w:lvl w:ilvl="0" w:tplc="FB408CC4">
      <w:start w:val="2"/>
      <w:numFmt w:val="lowerLetter"/>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4704820"/>
    <w:multiLevelType w:val="hybridMultilevel"/>
    <w:tmpl w:val="819E0F46"/>
    <w:lvl w:ilvl="0" w:tplc="447A7564">
      <w:start w:val="8"/>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15:restartNumberingAfterBreak="0">
    <w:nsid w:val="764630C6"/>
    <w:multiLevelType w:val="hybridMultilevel"/>
    <w:tmpl w:val="9476E9BA"/>
    <w:lvl w:ilvl="0" w:tplc="D7DA501E">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8355258"/>
    <w:multiLevelType w:val="hybridMultilevel"/>
    <w:tmpl w:val="4C1A021A"/>
    <w:lvl w:ilvl="0" w:tplc="F73C5324">
      <w:start w:val="1"/>
      <w:numFmt w:val="lowerLetter"/>
      <w:lvlText w:val="%1."/>
      <w:lvlJc w:val="left"/>
      <w:pPr>
        <w:ind w:left="36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BEE2248"/>
    <w:multiLevelType w:val="hybridMultilevel"/>
    <w:tmpl w:val="C6F6401A"/>
    <w:lvl w:ilvl="0" w:tplc="4B824BF8">
      <w:start w:val="1"/>
      <w:numFmt w:val="decimal"/>
      <w:lvlText w:val="4.3.%1"/>
      <w:lvlJc w:val="left"/>
      <w:pPr>
        <w:ind w:left="2880" w:hanging="360"/>
      </w:pPr>
      <w:rPr>
        <w:rFonts w:hint="default"/>
      </w:rPr>
    </w:lvl>
    <w:lvl w:ilvl="1" w:tplc="04090019" w:tentative="1">
      <w:start w:val="1"/>
      <w:numFmt w:val="lowerLetter"/>
      <w:lvlText w:val="%2."/>
      <w:lvlJc w:val="left"/>
      <w:pPr>
        <w:ind w:left="1440" w:hanging="360"/>
      </w:pPr>
    </w:lvl>
    <w:lvl w:ilvl="2" w:tplc="BA8636AE">
      <w:start w:val="1"/>
      <w:numFmt w:val="decimal"/>
      <w:lvlText w:val="4.3.%3"/>
      <w:lvlJc w:val="left"/>
      <w:pPr>
        <w:ind w:left="2340" w:hanging="360"/>
      </w:pPr>
      <w:rPr>
        <w:rFonts w:hint="default"/>
        <w:b/>
        <w:bCs/>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C9A6138"/>
    <w:multiLevelType w:val="hybridMultilevel"/>
    <w:tmpl w:val="C3960606"/>
    <w:lvl w:ilvl="0" w:tplc="2E3AB3E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CA76CE1"/>
    <w:multiLevelType w:val="hybridMultilevel"/>
    <w:tmpl w:val="67C8EB9A"/>
    <w:lvl w:ilvl="0" w:tplc="2018B476">
      <w:start w:val="7"/>
      <w:numFmt w:val="decimal"/>
      <w:lvlText w:val="4.%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E3206BE"/>
    <w:multiLevelType w:val="hybridMultilevel"/>
    <w:tmpl w:val="40C2BEE6"/>
    <w:lvl w:ilvl="0" w:tplc="30C07B7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E8C26AD"/>
    <w:multiLevelType w:val="hybridMultilevel"/>
    <w:tmpl w:val="F7D40AB0"/>
    <w:lvl w:ilvl="0" w:tplc="DAA8D962">
      <w:start w:val="1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5" w15:restartNumberingAfterBreak="0">
    <w:nsid w:val="7EA12F58"/>
    <w:multiLevelType w:val="hybridMultilevel"/>
    <w:tmpl w:val="0C58D2A2"/>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16cid:durableId="1180388599">
    <w:abstractNumId w:val="34"/>
  </w:num>
  <w:num w:numId="2" w16cid:durableId="1886259048">
    <w:abstractNumId w:val="11"/>
  </w:num>
  <w:num w:numId="3" w16cid:durableId="359866206">
    <w:abstractNumId w:val="73"/>
  </w:num>
  <w:num w:numId="4" w16cid:durableId="72432356">
    <w:abstractNumId w:val="44"/>
  </w:num>
  <w:num w:numId="5" w16cid:durableId="1784224733">
    <w:abstractNumId w:val="30"/>
  </w:num>
  <w:num w:numId="6" w16cid:durableId="296643248">
    <w:abstractNumId w:val="20"/>
  </w:num>
  <w:num w:numId="7" w16cid:durableId="1781142553">
    <w:abstractNumId w:val="8"/>
  </w:num>
  <w:num w:numId="8" w16cid:durableId="1950089458">
    <w:abstractNumId w:val="54"/>
  </w:num>
  <w:num w:numId="9" w16cid:durableId="986738972">
    <w:abstractNumId w:val="37"/>
  </w:num>
  <w:num w:numId="10" w16cid:durableId="601032735">
    <w:abstractNumId w:val="14"/>
  </w:num>
  <w:num w:numId="11" w16cid:durableId="972753454">
    <w:abstractNumId w:val="39"/>
  </w:num>
  <w:num w:numId="12" w16cid:durableId="1403063005">
    <w:abstractNumId w:val="4"/>
  </w:num>
  <w:num w:numId="13" w16cid:durableId="966474339">
    <w:abstractNumId w:val="60"/>
  </w:num>
  <w:num w:numId="14" w16cid:durableId="1679841890">
    <w:abstractNumId w:val="56"/>
  </w:num>
  <w:num w:numId="15" w16cid:durableId="658341530">
    <w:abstractNumId w:val="58"/>
  </w:num>
  <w:num w:numId="16" w16cid:durableId="1952515567">
    <w:abstractNumId w:val="43"/>
  </w:num>
  <w:num w:numId="17" w16cid:durableId="208273478">
    <w:abstractNumId w:val="66"/>
  </w:num>
  <w:num w:numId="18" w16cid:durableId="1666662023">
    <w:abstractNumId w:val="40"/>
  </w:num>
  <w:num w:numId="19" w16cid:durableId="170148518">
    <w:abstractNumId w:val="59"/>
  </w:num>
  <w:num w:numId="20" w16cid:durableId="32970174">
    <w:abstractNumId w:val="22"/>
  </w:num>
  <w:num w:numId="21" w16cid:durableId="1901749449">
    <w:abstractNumId w:val="28"/>
  </w:num>
  <w:num w:numId="22" w16cid:durableId="2322090">
    <w:abstractNumId w:val="75"/>
  </w:num>
  <w:num w:numId="23" w16cid:durableId="398213473">
    <w:abstractNumId w:val="32"/>
  </w:num>
  <w:num w:numId="24" w16cid:durableId="1839268173">
    <w:abstractNumId w:val="23"/>
  </w:num>
  <w:num w:numId="25" w16cid:durableId="246889176">
    <w:abstractNumId w:val="19"/>
  </w:num>
  <w:num w:numId="26" w16cid:durableId="41294294">
    <w:abstractNumId w:val="48"/>
  </w:num>
  <w:num w:numId="27" w16cid:durableId="15470053">
    <w:abstractNumId w:val="38"/>
  </w:num>
  <w:num w:numId="28" w16cid:durableId="885292861">
    <w:abstractNumId w:val="42"/>
  </w:num>
  <w:num w:numId="29" w16cid:durableId="1923905734">
    <w:abstractNumId w:val="17"/>
  </w:num>
  <w:num w:numId="30" w16cid:durableId="2003388171">
    <w:abstractNumId w:val="67"/>
  </w:num>
  <w:num w:numId="31" w16cid:durableId="1188249128">
    <w:abstractNumId w:val="3"/>
  </w:num>
  <w:num w:numId="32" w16cid:durableId="1419212656">
    <w:abstractNumId w:val="74"/>
  </w:num>
  <w:num w:numId="33" w16cid:durableId="1262489907">
    <w:abstractNumId w:val="0"/>
  </w:num>
  <w:num w:numId="34" w16cid:durableId="109124126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497305036">
    <w:abstractNumId w:val="71"/>
  </w:num>
  <w:num w:numId="36" w16cid:durableId="431166992">
    <w:abstractNumId w:val="10"/>
  </w:num>
  <w:num w:numId="37" w16cid:durableId="494880639">
    <w:abstractNumId w:val="33"/>
  </w:num>
  <w:num w:numId="38" w16cid:durableId="538663832">
    <w:abstractNumId w:val="16"/>
  </w:num>
  <w:num w:numId="39" w16cid:durableId="981230159">
    <w:abstractNumId w:val="55"/>
  </w:num>
  <w:num w:numId="40" w16cid:durableId="1275871082">
    <w:abstractNumId w:val="9"/>
  </w:num>
  <w:num w:numId="41" w16cid:durableId="1390882560">
    <w:abstractNumId w:val="53"/>
  </w:num>
  <w:num w:numId="42" w16cid:durableId="1057119706">
    <w:abstractNumId w:val="2"/>
  </w:num>
  <w:num w:numId="43" w16cid:durableId="1451510874">
    <w:abstractNumId w:val="46"/>
  </w:num>
  <w:num w:numId="44" w16cid:durableId="1409764444">
    <w:abstractNumId w:val="7"/>
  </w:num>
  <w:num w:numId="45" w16cid:durableId="1564869313">
    <w:abstractNumId w:val="70"/>
  </w:num>
  <w:num w:numId="46" w16cid:durableId="1193038171">
    <w:abstractNumId w:val="35"/>
  </w:num>
  <w:num w:numId="47" w16cid:durableId="641814129">
    <w:abstractNumId w:val="21"/>
  </w:num>
  <w:num w:numId="48" w16cid:durableId="1999068145">
    <w:abstractNumId w:val="27"/>
  </w:num>
  <w:num w:numId="49" w16cid:durableId="1403913735">
    <w:abstractNumId w:val="12"/>
  </w:num>
  <w:num w:numId="50" w16cid:durableId="400325685">
    <w:abstractNumId w:val="69"/>
  </w:num>
  <w:num w:numId="51" w16cid:durableId="1400522232">
    <w:abstractNumId w:val="52"/>
  </w:num>
  <w:num w:numId="52" w16cid:durableId="1894073656">
    <w:abstractNumId w:val="36"/>
  </w:num>
  <w:num w:numId="53" w16cid:durableId="624233617">
    <w:abstractNumId w:val="6"/>
  </w:num>
  <w:num w:numId="54" w16cid:durableId="1925142875">
    <w:abstractNumId w:val="68"/>
  </w:num>
  <w:num w:numId="55" w16cid:durableId="1171681790">
    <w:abstractNumId w:val="31"/>
  </w:num>
  <w:num w:numId="56" w16cid:durableId="365257888">
    <w:abstractNumId w:val="72"/>
  </w:num>
  <w:num w:numId="57" w16cid:durableId="668555387">
    <w:abstractNumId w:val="61"/>
  </w:num>
  <w:num w:numId="58" w16cid:durableId="578830169">
    <w:abstractNumId w:val="1"/>
  </w:num>
  <w:num w:numId="59" w16cid:durableId="263921556">
    <w:abstractNumId w:val="51"/>
  </w:num>
  <w:num w:numId="60" w16cid:durableId="1962564824">
    <w:abstractNumId w:val="50"/>
  </w:num>
  <w:num w:numId="61" w16cid:durableId="1907254859">
    <w:abstractNumId w:val="57"/>
  </w:num>
  <w:num w:numId="62" w16cid:durableId="36585375">
    <w:abstractNumId w:val="47"/>
  </w:num>
  <w:num w:numId="63" w16cid:durableId="1069425115">
    <w:abstractNumId w:val="62"/>
  </w:num>
  <w:num w:numId="64" w16cid:durableId="666907019">
    <w:abstractNumId w:val="45"/>
  </w:num>
  <w:num w:numId="65" w16cid:durableId="165440974">
    <w:abstractNumId w:val="15"/>
  </w:num>
  <w:num w:numId="66" w16cid:durableId="989552181">
    <w:abstractNumId w:val="64"/>
  </w:num>
  <w:num w:numId="67" w16cid:durableId="1757172002">
    <w:abstractNumId w:val="41"/>
  </w:num>
  <w:num w:numId="68" w16cid:durableId="206260091">
    <w:abstractNumId w:val="63"/>
  </w:num>
  <w:num w:numId="69" w16cid:durableId="1706905668">
    <w:abstractNumId w:val="25"/>
  </w:num>
  <w:num w:numId="70" w16cid:durableId="1017317971">
    <w:abstractNumId w:val="24"/>
  </w:num>
  <w:num w:numId="71" w16cid:durableId="1764842896">
    <w:abstractNumId w:val="13"/>
  </w:num>
  <w:num w:numId="72" w16cid:durableId="59134894">
    <w:abstractNumId w:val="18"/>
  </w:num>
  <w:num w:numId="73" w16cid:durableId="341013866">
    <w:abstractNumId w:val="5"/>
  </w:num>
  <w:num w:numId="74" w16cid:durableId="297884040">
    <w:abstractNumId w:val="65"/>
  </w:num>
  <w:num w:numId="75" w16cid:durableId="2112968797">
    <w:abstractNumId w:val="29"/>
  </w:num>
  <w:num w:numId="76" w16cid:durableId="1938440975">
    <w:abstractNumId w:val="49"/>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490"/>
    <w:rsid w:val="0000098A"/>
    <w:rsid w:val="000023F9"/>
    <w:rsid w:val="00003EFE"/>
    <w:rsid w:val="00005B5F"/>
    <w:rsid w:val="00005F42"/>
    <w:rsid w:val="00011402"/>
    <w:rsid w:val="00012895"/>
    <w:rsid w:val="00012997"/>
    <w:rsid w:val="00014BB2"/>
    <w:rsid w:val="00014D77"/>
    <w:rsid w:val="000200E3"/>
    <w:rsid w:val="00022760"/>
    <w:rsid w:val="00023CC8"/>
    <w:rsid w:val="00027372"/>
    <w:rsid w:val="00027A18"/>
    <w:rsid w:val="0003111D"/>
    <w:rsid w:val="000334BD"/>
    <w:rsid w:val="00036242"/>
    <w:rsid w:val="0003638C"/>
    <w:rsid w:val="00042836"/>
    <w:rsid w:val="0004512D"/>
    <w:rsid w:val="000457E5"/>
    <w:rsid w:val="00045DB7"/>
    <w:rsid w:val="00047C02"/>
    <w:rsid w:val="00047FA8"/>
    <w:rsid w:val="00057027"/>
    <w:rsid w:val="00057464"/>
    <w:rsid w:val="000602D6"/>
    <w:rsid w:val="00060D44"/>
    <w:rsid w:val="00061BE0"/>
    <w:rsid w:val="00063BA2"/>
    <w:rsid w:val="000648F8"/>
    <w:rsid w:val="000700E0"/>
    <w:rsid w:val="000702F6"/>
    <w:rsid w:val="00070C90"/>
    <w:rsid w:val="00072183"/>
    <w:rsid w:val="000739FB"/>
    <w:rsid w:val="0007444F"/>
    <w:rsid w:val="00082326"/>
    <w:rsid w:val="00083362"/>
    <w:rsid w:val="00084A70"/>
    <w:rsid w:val="00085E6F"/>
    <w:rsid w:val="00086697"/>
    <w:rsid w:val="00087979"/>
    <w:rsid w:val="00087CD1"/>
    <w:rsid w:val="0009020A"/>
    <w:rsid w:val="000914ED"/>
    <w:rsid w:val="000914FB"/>
    <w:rsid w:val="0009384B"/>
    <w:rsid w:val="000A7C23"/>
    <w:rsid w:val="000B1B81"/>
    <w:rsid w:val="000B1F2E"/>
    <w:rsid w:val="000B23BB"/>
    <w:rsid w:val="000B4710"/>
    <w:rsid w:val="000B6F1B"/>
    <w:rsid w:val="000C3376"/>
    <w:rsid w:val="000D1439"/>
    <w:rsid w:val="000D3950"/>
    <w:rsid w:val="000D3E31"/>
    <w:rsid w:val="000E0173"/>
    <w:rsid w:val="000E124E"/>
    <w:rsid w:val="000E589E"/>
    <w:rsid w:val="000E64DB"/>
    <w:rsid w:val="000E749C"/>
    <w:rsid w:val="000F443B"/>
    <w:rsid w:val="000F4AEB"/>
    <w:rsid w:val="00100C71"/>
    <w:rsid w:val="001048BD"/>
    <w:rsid w:val="00104998"/>
    <w:rsid w:val="00105046"/>
    <w:rsid w:val="00105070"/>
    <w:rsid w:val="0010651E"/>
    <w:rsid w:val="00106F5B"/>
    <w:rsid w:val="00107CF0"/>
    <w:rsid w:val="001107C0"/>
    <w:rsid w:val="00110CF1"/>
    <w:rsid w:val="00112358"/>
    <w:rsid w:val="001179F0"/>
    <w:rsid w:val="00117F0E"/>
    <w:rsid w:val="00122D54"/>
    <w:rsid w:val="001272CA"/>
    <w:rsid w:val="00127F6E"/>
    <w:rsid w:val="00137A7C"/>
    <w:rsid w:val="00142AA5"/>
    <w:rsid w:val="00145E62"/>
    <w:rsid w:val="00163771"/>
    <w:rsid w:val="0016415F"/>
    <w:rsid w:val="001670A5"/>
    <w:rsid w:val="00171145"/>
    <w:rsid w:val="00171D3F"/>
    <w:rsid w:val="001744A1"/>
    <w:rsid w:val="001748FB"/>
    <w:rsid w:val="00177BDB"/>
    <w:rsid w:val="00184ABA"/>
    <w:rsid w:val="00186314"/>
    <w:rsid w:val="00192D48"/>
    <w:rsid w:val="001A18CA"/>
    <w:rsid w:val="001A4F64"/>
    <w:rsid w:val="001B0038"/>
    <w:rsid w:val="001B0210"/>
    <w:rsid w:val="001B0AA2"/>
    <w:rsid w:val="001B2490"/>
    <w:rsid w:val="001B5937"/>
    <w:rsid w:val="001B5AA0"/>
    <w:rsid w:val="001B6194"/>
    <w:rsid w:val="001C2A3C"/>
    <w:rsid w:val="001C3235"/>
    <w:rsid w:val="001C5DC0"/>
    <w:rsid w:val="001C7B36"/>
    <w:rsid w:val="001D018E"/>
    <w:rsid w:val="001D2BF1"/>
    <w:rsid w:val="001D3725"/>
    <w:rsid w:val="001E1D53"/>
    <w:rsid w:val="001E3AD2"/>
    <w:rsid w:val="001E3B5A"/>
    <w:rsid w:val="001E5232"/>
    <w:rsid w:val="001E5ABC"/>
    <w:rsid w:val="001E7B6D"/>
    <w:rsid w:val="001E7C08"/>
    <w:rsid w:val="001F2EC6"/>
    <w:rsid w:val="001F4857"/>
    <w:rsid w:val="001F5949"/>
    <w:rsid w:val="002058E1"/>
    <w:rsid w:val="00211F1A"/>
    <w:rsid w:val="00213C67"/>
    <w:rsid w:val="00224228"/>
    <w:rsid w:val="0022551C"/>
    <w:rsid w:val="00227AE1"/>
    <w:rsid w:val="00234607"/>
    <w:rsid w:val="00236ABA"/>
    <w:rsid w:val="00240AB8"/>
    <w:rsid w:val="00241110"/>
    <w:rsid w:val="0025008E"/>
    <w:rsid w:val="00253171"/>
    <w:rsid w:val="00253872"/>
    <w:rsid w:val="002541B7"/>
    <w:rsid w:val="00257157"/>
    <w:rsid w:val="00262B31"/>
    <w:rsid w:val="002640A9"/>
    <w:rsid w:val="002646E9"/>
    <w:rsid w:val="00267EB9"/>
    <w:rsid w:val="00272C08"/>
    <w:rsid w:val="00273E3B"/>
    <w:rsid w:val="00275426"/>
    <w:rsid w:val="00275D8B"/>
    <w:rsid w:val="00282B64"/>
    <w:rsid w:val="002848B3"/>
    <w:rsid w:val="00285243"/>
    <w:rsid w:val="002868DA"/>
    <w:rsid w:val="00287769"/>
    <w:rsid w:val="00290B3E"/>
    <w:rsid w:val="002917EB"/>
    <w:rsid w:val="00293E6E"/>
    <w:rsid w:val="002A2AC7"/>
    <w:rsid w:val="002A370B"/>
    <w:rsid w:val="002B0F64"/>
    <w:rsid w:val="002B1FF4"/>
    <w:rsid w:val="002B317E"/>
    <w:rsid w:val="002B516D"/>
    <w:rsid w:val="002B6FC5"/>
    <w:rsid w:val="002C0B6A"/>
    <w:rsid w:val="002C1B25"/>
    <w:rsid w:val="002C1D48"/>
    <w:rsid w:val="002C515A"/>
    <w:rsid w:val="002C7C4D"/>
    <w:rsid w:val="002D09FC"/>
    <w:rsid w:val="002D195D"/>
    <w:rsid w:val="002D65BD"/>
    <w:rsid w:val="002E2553"/>
    <w:rsid w:val="002E7D35"/>
    <w:rsid w:val="002F03E3"/>
    <w:rsid w:val="002F0F25"/>
    <w:rsid w:val="002F23A8"/>
    <w:rsid w:val="002F2C8B"/>
    <w:rsid w:val="002F4834"/>
    <w:rsid w:val="002F4EBB"/>
    <w:rsid w:val="002F5329"/>
    <w:rsid w:val="002F73D2"/>
    <w:rsid w:val="003035EE"/>
    <w:rsid w:val="00307A5B"/>
    <w:rsid w:val="00311031"/>
    <w:rsid w:val="0031142B"/>
    <w:rsid w:val="00312200"/>
    <w:rsid w:val="00313915"/>
    <w:rsid w:val="00320FA9"/>
    <w:rsid w:val="00323388"/>
    <w:rsid w:val="003336F4"/>
    <w:rsid w:val="00333A6F"/>
    <w:rsid w:val="00336503"/>
    <w:rsid w:val="00344D46"/>
    <w:rsid w:val="003458E8"/>
    <w:rsid w:val="00352BC0"/>
    <w:rsid w:val="003566E5"/>
    <w:rsid w:val="0036016C"/>
    <w:rsid w:val="00360542"/>
    <w:rsid w:val="00374710"/>
    <w:rsid w:val="00375E68"/>
    <w:rsid w:val="003772E7"/>
    <w:rsid w:val="00380CCE"/>
    <w:rsid w:val="00381189"/>
    <w:rsid w:val="003826BC"/>
    <w:rsid w:val="003827DA"/>
    <w:rsid w:val="00390CE9"/>
    <w:rsid w:val="00392838"/>
    <w:rsid w:val="003956D9"/>
    <w:rsid w:val="00396E34"/>
    <w:rsid w:val="003A0425"/>
    <w:rsid w:val="003A1AB8"/>
    <w:rsid w:val="003A1F06"/>
    <w:rsid w:val="003A3A5B"/>
    <w:rsid w:val="003A63D8"/>
    <w:rsid w:val="003A65AA"/>
    <w:rsid w:val="003B3723"/>
    <w:rsid w:val="003B37FE"/>
    <w:rsid w:val="003B598A"/>
    <w:rsid w:val="003C0568"/>
    <w:rsid w:val="003C1920"/>
    <w:rsid w:val="003C47E8"/>
    <w:rsid w:val="003C5751"/>
    <w:rsid w:val="003C6DA6"/>
    <w:rsid w:val="003D2677"/>
    <w:rsid w:val="003D310A"/>
    <w:rsid w:val="003D4462"/>
    <w:rsid w:val="003D55B9"/>
    <w:rsid w:val="003D62DA"/>
    <w:rsid w:val="003E1AB4"/>
    <w:rsid w:val="003E32E5"/>
    <w:rsid w:val="003E3EC7"/>
    <w:rsid w:val="003E53B2"/>
    <w:rsid w:val="003E5EE0"/>
    <w:rsid w:val="003E79FD"/>
    <w:rsid w:val="003F072A"/>
    <w:rsid w:val="003F3CF5"/>
    <w:rsid w:val="003F3DF9"/>
    <w:rsid w:val="003F7845"/>
    <w:rsid w:val="004046B9"/>
    <w:rsid w:val="00405765"/>
    <w:rsid w:val="00412DE1"/>
    <w:rsid w:val="00415016"/>
    <w:rsid w:val="00415051"/>
    <w:rsid w:val="004153BB"/>
    <w:rsid w:val="00420516"/>
    <w:rsid w:val="00421485"/>
    <w:rsid w:val="004251E0"/>
    <w:rsid w:val="004263EE"/>
    <w:rsid w:val="004308F2"/>
    <w:rsid w:val="004322E5"/>
    <w:rsid w:val="00432446"/>
    <w:rsid w:val="00433B44"/>
    <w:rsid w:val="00435599"/>
    <w:rsid w:val="00437456"/>
    <w:rsid w:val="004417DA"/>
    <w:rsid w:val="00442A81"/>
    <w:rsid w:val="004515C4"/>
    <w:rsid w:val="00451F73"/>
    <w:rsid w:val="004523AE"/>
    <w:rsid w:val="00452981"/>
    <w:rsid w:val="004530FD"/>
    <w:rsid w:val="004543A3"/>
    <w:rsid w:val="00456A8B"/>
    <w:rsid w:val="00460BCE"/>
    <w:rsid w:val="00460E9D"/>
    <w:rsid w:val="004631A2"/>
    <w:rsid w:val="00463C22"/>
    <w:rsid w:val="004700B2"/>
    <w:rsid w:val="00474402"/>
    <w:rsid w:val="004750CF"/>
    <w:rsid w:val="00477C02"/>
    <w:rsid w:val="004822B8"/>
    <w:rsid w:val="00482D7B"/>
    <w:rsid w:val="00484BF0"/>
    <w:rsid w:val="00486022"/>
    <w:rsid w:val="00486ECE"/>
    <w:rsid w:val="00490181"/>
    <w:rsid w:val="004908A3"/>
    <w:rsid w:val="00492368"/>
    <w:rsid w:val="00493134"/>
    <w:rsid w:val="00493278"/>
    <w:rsid w:val="00493DCD"/>
    <w:rsid w:val="004A274A"/>
    <w:rsid w:val="004A3085"/>
    <w:rsid w:val="004A3469"/>
    <w:rsid w:val="004A4096"/>
    <w:rsid w:val="004A589A"/>
    <w:rsid w:val="004A5AEC"/>
    <w:rsid w:val="004A61F7"/>
    <w:rsid w:val="004B2142"/>
    <w:rsid w:val="004B2E59"/>
    <w:rsid w:val="004B418E"/>
    <w:rsid w:val="004B468B"/>
    <w:rsid w:val="004B58E4"/>
    <w:rsid w:val="004B616C"/>
    <w:rsid w:val="004C092A"/>
    <w:rsid w:val="004C4FB0"/>
    <w:rsid w:val="004C5AF7"/>
    <w:rsid w:val="004D06FD"/>
    <w:rsid w:val="004D4375"/>
    <w:rsid w:val="004D7F2D"/>
    <w:rsid w:val="004E24DC"/>
    <w:rsid w:val="004E3487"/>
    <w:rsid w:val="004E43E1"/>
    <w:rsid w:val="004E6E71"/>
    <w:rsid w:val="004E7C24"/>
    <w:rsid w:val="004F196D"/>
    <w:rsid w:val="004F1A8F"/>
    <w:rsid w:val="004F1C3F"/>
    <w:rsid w:val="004F4B57"/>
    <w:rsid w:val="004F6AD1"/>
    <w:rsid w:val="004F6F48"/>
    <w:rsid w:val="00500842"/>
    <w:rsid w:val="005010B3"/>
    <w:rsid w:val="00502940"/>
    <w:rsid w:val="0050483E"/>
    <w:rsid w:val="005055F7"/>
    <w:rsid w:val="00507692"/>
    <w:rsid w:val="00511088"/>
    <w:rsid w:val="005144DB"/>
    <w:rsid w:val="00515B9D"/>
    <w:rsid w:val="005257B3"/>
    <w:rsid w:val="00526D71"/>
    <w:rsid w:val="0052746A"/>
    <w:rsid w:val="005301E3"/>
    <w:rsid w:val="00532B13"/>
    <w:rsid w:val="005334A2"/>
    <w:rsid w:val="00534A32"/>
    <w:rsid w:val="005413B8"/>
    <w:rsid w:val="00541E6B"/>
    <w:rsid w:val="00545366"/>
    <w:rsid w:val="005478E4"/>
    <w:rsid w:val="00547F08"/>
    <w:rsid w:val="005500D7"/>
    <w:rsid w:val="00550310"/>
    <w:rsid w:val="0055430F"/>
    <w:rsid w:val="005552C9"/>
    <w:rsid w:val="00556CDF"/>
    <w:rsid w:val="00563A57"/>
    <w:rsid w:val="00565DE9"/>
    <w:rsid w:val="00567964"/>
    <w:rsid w:val="00572FBD"/>
    <w:rsid w:val="005759D3"/>
    <w:rsid w:val="00580FEC"/>
    <w:rsid w:val="0058400B"/>
    <w:rsid w:val="00585531"/>
    <w:rsid w:val="0059062B"/>
    <w:rsid w:val="00590A9A"/>
    <w:rsid w:val="005914AB"/>
    <w:rsid w:val="00592582"/>
    <w:rsid w:val="005927C5"/>
    <w:rsid w:val="005944AA"/>
    <w:rsid w:val="005954C3"/>
    <w:rsid w:val="005960E3"/>
    <w:rsid w:val="00596EE4"/>
    <w:rsid w:val="005A3D22"/>
    <w:rsid w:val="005A3F45"/>
    <w:rsid w:val="005A4E7E"/>
    <w:rsid w:val="005A77AD"/>
    <w:rsid w:val="005B3B2D"/>
    <w:rsid w:val="005B4A0F"/>
    <w:rsid w:val="005B7277"/>
    <w:rsid w:val="005B7392"/>
    <w:rsid w:val="005C3022"/>
    <w:rsid w:val="005C3938"/>
    <w:rsid w:val="005C5BA0"/>
    <w:rsid w:val="005C5BE5"/>
    <w:rsid w:val="005C6AEE"/>
    <w:rsid w:val="005D33FA"/>
    <w:rsid w:val="005D4091"/>
    <w:rsid w:val="005D5C5A"/>
    <w:rsid w:val="005D6D1C"/>
    <w:rsid w:val="005D6F26"/>
    <w:rsid w:val="005E246A"/>
    <w:rsid w:val="005F06CE"/>
    <w:rsid w:val="005F50E2"/>
    <w:rsid w:val="005F54DA"/>
    <w:rsid w:val="006000C4"/>
    <w:rsid w:val="006016DC"/>
    <w:rsid w:val="00602227"/>
    <w:rsid w:val="006044C7"/>
    <w:rsid w:val="00610B89"/>
    <w:rsid w:val="00611C23"/>
    <w:rsid w:val="00613864"/>
    <w:rsid w:val="0061568F"/>
    <w:rsid w:val="00615F36"/>
    <w:rsid w:val="00616873"/>
    <w:rsid w:val="00616FCF"/>
    <w:rsid w:val="00623C4A"/>
    <w:rsid w:val="00624DBA"/>
    <w:rsid w:val="0062549E"/>
    <w:rsid w:val="00625740"/>
    <w:rsid w:val="00626222"/>
    <w:rsid w:val="006272BE"/>
    <w:rsid w:val="00632BD4"/>
    <w:rsid w:val="00636059"/>
    <w:rsid w:val="0064352A"/>
    <w:rsid w:val="006471D4"/>
    <w:rsid w:val="0065003B"/>
    <w:rsid w:val="006577FC"/>
    <w:rsid w:val="006651E5"/>
    <w:rsid w:val="00673CC4"/>
    <w:rsid w:val="00674CA7"/>
    <w:rsid w:val="00675596"/>
    <w:rsid w:val="006756CB"/>
    <w:rsid w:val="00681B20"/>
    <w:rsid w:val="0068350F"/>
    <w:rsid w:val="00684E9B"/>
    <w:rsid w:val="00685087"/>
    <w:rsid w:val="00687B91"/>
    <w:rsid w:val="006903A6"/>
    <w:rsid w:val="00692A44"/>
    <w:rsid w:val="00693765"/>
    <w:rsid w:val="006956B3"/>
    <w:rsid w:val="00697171"/>
    <w:rsid w:val="006A0EB9"/>
    <w:rsid w:val="006A1405"/>
    <w:rsid w:val="006A3E80"/>
    <w:rsid w:val="006B0824"/>
    <w:rsid w:val="006B3B7A"/>
    <w:rsid w:val="006B6E60"/>
    <w:rsid w:val="006C318B"/>
    <w:rsid w:val="006C3442"/>
    <w:rsid w:val="006C42C3"/>
    <w:rsid w:val="006C62CC"/>
    <w:rsid w:val="006D05C6"/>
    <w:rsid w:val="006D0940"/>
    <w:rsid w:val="006D1061"/>
    <w:rsid w:val="006D52DA"/>
    <w:rsid w:val="006D7200"/>
    <w:rsid w:val="006D7F2B"/>
    <w:rsid w:val="006E0209"/>
    <w:rsid w:val="006E2DFC"/>
    <w:rsid w:val="006E4103"/>
    <w:rsid w:val="006E62E8"/>
    <w:rsid w:val="006F57B3"/>
    <w:rsid w:val="006F6D89"/>
    <w:rsid w:val="006F7ED8"/>
    <w:rsid w:val="00702794"/>
    <w:rsid w:val="0070343F"/>
    <w:rsid w:val="00704DF1"/>
    <w:rsid w:val="00705992"/>
    <w:rsid w:val="00706719"/>
    <w:rsid w:val="00707D5F"/>
    <w:rsid w:val="00710886"/>
    <w:rsid w:val="00710C7C"/>
    <w:rsid w:val="00710DFD"/>
    <w:rsid w:val="00711BE0"/>
    <w:rsid w:val="00712FE0"/>
    <w:rsid w:val="00713777"/>
    <w:rsid w:val="007151AC"/>
    <w:rsid w:val="00720553"/>
    <w:rsid w:val="00720A4C"/>
    <w:rsid w:val="007266CD"/>
    <w:rsid w:val="00727D2F"/>
    <w:rsid w:val="00727DD5"/>
    <w:rsid w:val="00727F80"/>
    <w:rsid w:val="007305CD"/>
    <w:rsid w:val="0073090C"/>
    <w:rsid w:val="00732B6B"/>
    <w:rsid w:val="007338FB"/>
    <w:rsid w:val="00734506"/>
    <w:rsid w:val="00737311"/>
    <w:rsid w:val="007379B0"/>
    <w:rsid w:val="00743BED"/>
    <w:rsid w:val="00744490"/>
    <w:rsid w:val="00744AD3"/>
    <w:rsid w:val="00746C48"/>
    <w:rsid w:val="0074730B"/>
    <w:rsid w:val="00747DA9"/>
    <w:rsid w:val="00750AA6"/>
    <w:rsid w:val="00752689"/>
    <w:rsid w:val="007544CE"/>
    <w:rsid w:val="007552D4"/>
    <w:rsid w:val="007605DB"/>
    <w:rsid w:val="00760EA5"/>
    <w:rsid w:val="00761DCE"/>
    <w:rsid w:val="00762A7D"/>
    <w:rsid w:val="00764CA9"/>
    <w:rsid w:val="007741FB"/>
    <w:rsid w:val="00775CBA"/>
    <w:rsid w:val="0077641F"/>
    <w:rsid w:val="00776C26"/>
    <w:rsid w:val="007771A7"/>
    <w:rsid w:val="00782CD7"/>
    <w:rsid w:val="00782D9D"/>
    <w:rsid w:val="00784AE7"/>
    <w:rsid w:val="00787044"/>
    <w:rsid w:val="00787DB1"/>
    <w:rsid w:val="007907AB"/>
    <w:rsid w:val="007908FD"/>
    <w:rsid w:val="007932BE"/>
    <w:rsid w:val="00797CDA"/>
    <w:rsid w:val="007A0E93"/>
    <w:rsid w:val="007A1F09"/>
    <w:rsid w:val="007A3F6D"/>
    <w:rsid w:val="007A5A2F"/>
    <w:rsid w:val="007A7500"/>
    <w:rsid w:val="007B1159"/>
    <w:rsid w:val="007B20E2"/>
    <w:rsid w:val="007B2A63"/>
    <w:rsid w:val="007B2ED5"/>
    <w:rsid w:val="007B4FCC"/>
    <w:rsid w:val="007B5C01"/>
    <w:rsid w:val="007B62AB"/>
    <w:rsid w:val="007C5733"/>
    <w:rsid w:val="007C5DCB"/>
    <w:rsid w:val="007C5E3F"/>
    <w:rsid w:val="007D3441"/>
    <w:rsid w:val="007D506E"/>
    <w:rsid w:val="007D706C"/>
    <w:rsid w:val="007E23D4"/>
    <w:rsid w:val="007E2EBC"/>
    <w:rsid w:val="007E69A0"/>
    <w:rsid w:val="007E7F10"/>
    <w:rsid w:val="007F1697"/>
    <w:rsid w:val="007F3D56"/>
    <w:rsid w:val="007F4CE2"/>
    <w:rsid w:val="007F4EE2"/>
    <w:rsid w:val="007F57B6"/>
    <w:rsid w:val="007F6DFD"/>
    <w:rsid w:val="008057A8"/>
    <w:rsid w:val="0080687D"/>
    <w:rsid w:val="0080757C"/>
    <w:rsid w:val="00810700"/>
    <w:rsid w:val="00810B8D"/>
    <w:rsid w:val="00812A05"/>
    <w:rsid w:val="00813AE6"/>
    <w:rsid w:val="0081544C"/>
    <w:rsid w:val="00815EC1"/>
    <w:rsid w:val="00816B19"/>
    <w:rsid w:val="008224F3"/>
    <w:rsid w:val="00824C95"/>
    <w:rsid w:val="00825803"/>
    <w:rsid w:val="00827EF1"/>
    <w:rsid w:val="0083232B"/>
    <w:rsid w:val="008335CD"/>
    <w:rsid w:val="00835253"/>
    <w:rsid w:val="00836F28"/>
    <w:rsid w:val="0083763D"/>
    <w:rsid w:val="00840F41"/>
    <w:rsid w:val="008427FB"/>
    <w:rsid w:val="00842F12"/>
    <w:rsid w:val="008437E0"/>
    <w:rsid w:val="00843F53"/>
    <w:rsid w:val="0084414E"/>
    <w:rsid w:val="00855E9E"/>
    <w:rsid w:val="008623A8"/>
    <w:rsid w:val="00863668"/>
    <w:rsid w:val="008666CB"/>
    <w:rsid w:val="00866751"/>
    <w:rsid w:val="00866CFC"/>
    <w:rsid w:val="00871678"/>
    <w:rsid w:val="00871916"/>
    <w:rsid w:val="00872C90"/>
    <w:rsid w:val="0087322F"/>
    <w:rsid w:val="008733FB"/>
    <w:rsid w:val="0087439D"/>
    <w:rsid w:val="0087597B"/>
    <w:rsid w:val="00875A91"/>
    <w:rsid w:val="00876006"/>
    <w:rsid w:val="00880B24"/>
    <w:rsid w:val="008820D2"/>
    <w:rsid w:val="00882731"/>
    <w:rsid w:val="00886456"/>
    <w:rsid w:val="0089116B"/>
    <w:rsid w:val="0089242F"/>
    <w:rsid w:val="00897081"/>
    <w:rsid w:val="008A1936"/>
    <w:rsid w:val="008A2657"/>
    <w:rsid w:val="008A3471"/>
    <w:rsid w:val="008A4002"/>
    <w:rsid w:val="008B114B"/>
    <w:rsid w:val="008B5B14"/>
    <w:rsid w:val="008B5FEC"/>
    <w:rsid w:val="008C1048"/>
    <w:rsid w:val="008C1FA4"/>
    <w:rsid w:val="008C339B"/>
    <w:rsid w:val="008C44DB"/>
    <w:rsid w:val="008D1DE0"/>
    <w:rsid w:val="008D1F03"/>
    <w:rsid w:val="008D1F12"/>
    <w:rsid w:val="008D41F6"/>
    <w:rsid w:val="008D4275"/>
    <w:rsid w:val="008D4482"/>
    <w:rsid w:val="008D4B41"/>
    <w:rsid w:val="008D69B9"/>
    <w:rsid w:val="008E0AD0"/>
    <w:rsid w:val="008E33E4"/>
    <w:rsid w:val="008F0340"/>
    <w:rsid w:val="008F0849"/>
    <w:rsid w:val="008F1ACE"/>
    <w:rsid w:val="008F4940"/>
    <w:rsid w:val="008F4980"/>
    <w:rsid w:val="0090274E"/>
    <w:rsid w:val="00904A2E"/>
    <w:rsid w:val="00906EBA"/>
    <w:rsid w:val="00914C8A"/>
    <w:rsid w:val="00916C1B"/>
    <w:rsid w:val="009176FA"/>
    <w:rsid w:val="00917D08"/>
    <w:rsid w:val="009214EA"/>
    <w:rsid w:val="00926AA7"/>
    <w:rsid w:val="009346F0"/>
    <w:rsid w:val="009354EC"/>
    <w:rsid w:val="00935739"/>
    <w:rsid w:val="0093616E"/>
    <w:rsid w:val="009368C1"/>
    <w:rsid w:val="00940E26"/>
    <w:rsid w:val="00942494"/>
    <w:rsid w:val="009431B3"/>
    <w:rsid w:val="00946DCC"/>
    <w:rsid w:val="0095200C"/>
    <w:rsid w:val="00952443"/>
    <w:rsid w:val="0095714B"/>
    <w:rsid w:val="009604F6"/>
    <w:rsid w:val="00960F6E"/>
    <w:rsid w:val="00962B74"/>
    <w:rsid w:val="0096440B"/>
    <w:rsid w:val="009647DC"/>
    <w:rsid w:val="009701B0"/>
    <w:rsid w:val="009708BB"/>
    <w:rsid w:val="00971972"/>
    <w:rsid w:val="00972C96"/>
    <w:rsid w:val="0097301F"/>
    <w:rsid w:val="00975009"/>
    <w:rsid w:val="00977512"/>
    <w:rsid w:val="00983384"/>
    <w:rsid w:val="00983E42"/>
    <w:rsid w:val="00983F3E"/>
    <w:rsid w:val="009844A0"/>
    <w:rsid w:val="00986883"/>
    <w:rsid w:val="00987D4B"/>
    <w:rsid w:val="00992D60"/>
    <w:rsid w:val="009A0450"/>
    <w:rsid w:val="009A2B8F"/>
    <w:rsid w:val="009A3E3A"/>
    <w:rsid w:val="009A6BF0"/>
    <w:rsid w:val="009B026F"/>
    <w:rsid w:val="009B1605"/>
    <w:rsid w:val="009B294C"/>
    <w:rsid w:val="009B2D81"/>
    <w:rsid w:val="009B4D0E"/>
    <w:rsid w:val="009B6DAC"/>
    <w:rsid w:val="009C6049"/>
    <w:rsid w:val="009D299D"/>
    <w:rsid w:val="009D495D"/>
    <w:rsid w:val="009D6273"/>
    <w:rsid w:val="009D668E"/>
    <w:rsid w:val="009D6FDF"/>
    <w:rsid w:val="009D7E97"/>
    <w:rsid w:val="009E322C"/>
    <w:rsid w:val="009E3C6D"/>
    <w:rsid w:val="009F02CF"/>
    <w:rsid w:val="009F25B2"/>
    <w:rsid w:val="009F2616"/>
    <w:rsid w:val="009F44B1"/>
    <w:rsid w:val="00A01E06"/>
    <w:rsid w:val="00A028E1"/>
    <w:rsid w:val="00A05448"/>
    <w:rsid w:val="00A05C41"/>
    <w:rsid w:val="00A1604B"/>
    <w:rsid w:val="00A26EAE"/>
    <w:rsid w:val="00A2786F"/>
    <w:rsid w:val="00A31CA4"/>
    <w:rsid w:val="00A40262"/>
    <w:rsid w:val="00A40B96"/>
    <w:rsid w:val="00A42597"/>
    <w:rsid w:val="00A439AC"/>
    <w:rsid w:val="00A46177"/>
    <w:rsid w:val="00A4624B"/>
    <w:rsid w:val="00A46496"/>
    <w:rsid w:val="00A465CC"/>
    <w:rsid w:val="00A5147C"/>
    <w:rsid w:val="00A52E66"/>
    <w:rsid w:val="00A542FC"/>
    <w:rsid w:val="00A5521B"/>
    <w:rsid w:val="00A56EF4"/>
    <w:rsid w:val="00A60D5D"/>
    <w:rsid w:val="00A67105"/>
    <w:rsid w:val="00A74E2B"/>
    <w:rsid w:val="00A75783"/>
    <w:rsid w:val="00A76C3B"/>
    <w:rsid w:val="00A777C9"/>
    <w:rsid w:val="00A845A4"/>
    <w:rsid w:val="00A90E8A"/>
    <w:rsid w:val="00A9756D"/>
    <w:rsid w:val="00AA10F9"/>
    <w:rsid w:val="00AA1FC3"/>
    <w:rsid w:val="00AA3433"/>
    <w:rsid w:val="00AA3B85"/>
    <w:rsid w:val="00AB02B7"/>
    <w:rsid w:val="00AB3CE1"/>
    <w:rsid w:val="00AB7C14"/>
    <w:rsid w:val="00AC2A54"/>
    <w:rsid w:val="00AC3C7A"/>
    <w:rsid w:val="00AC49CA"/>
    <w:rsid w:val="00AC7877"/>
    <w:rsid w:val="00AD0B1C"/>
    <w:rsid w:val="00AD16E6"/>
    <w:rsid w:val="00AD2D77"/>
    <w:rsid w:val="00AD38E5"/>
    <w:rsid w:val="00AD58F4"/>
    <w:rsid w:val="00AD61B0"/>
    <w:rsid w:val="00AE01C7"/>
    <w:rsid w:val="00AE45A5"/>
    <w:rsid w:val="00AE65FF"/>
    <w:rsid w:val="00AF061A"/>
    <w:rsid w:val="00AF1D11"/>
    <w:rsid w:val="00AF54C4"/>
    <w:rsid w:val="00AF733A"/>
    <w:rsid w:val="00B01A7A"/>
    <w:rsid w:val="00B02036"/>
    <w:rsid w:val="00B04464"/>
    <w:rsid w:val="00B10259"/>
    <w:rsid w:val="00B110A8"/>
    <w:rsid w:val="00B11335"/>
    <w:rsid w:val="00B14ABD"/>
    <w:rsid w:val="00B16176"/>
    <w:rsid w:val="00B1732C"/>
    <w:rsid w:val="00B178C2"/>
    <w:rsid w:val="00B20D92"/>
    <w:rsid w:val="00B27614"/>
    <w:rsid w:val="00B27BF2"/>
    <w:rsid w:val="00B3061F"/>
    <w:rsid w:val="00B32E83"/>
    <w:rsid w:val="00B349AD"/>
    <w:rsid w:val="00B4385B"/>
    <w:rsid w:val="00B4569B"/>
    <w:rsid w:val="00B46A28"/>
    <w:rsid w:val="00B505A9"/>
    <w:rsid w:val="00B51CEE"/>
    <w:rsid w:val="00B5291D"/>
    <w:rsid w:val="00B57194"/>
    <w:rsid w:val="00B578CD"/>
    <w:rsid w:val="00B60BE5"/>
    <w:rsid w:val="00B60F39"/>
    <w:rsid w:val="00B630E7"/>
    <w:rsid w:val="00B63BE4"/>
    <w:rsid w:val="00B66507"/>
    <w:rsid w:val="00B6734F"/>
    <w:rsid w:val="00B67EE9"/>
    <w:rsid w:val="00B71C23"/>
    <w:rsid w:val="00B74197"/>
    <w:rsid w:val="00B747CB"/>
    <w:rsid w:val="00B74D1D"/>
    <w:rsid w:val="00B75F41"/>
    <w:rsid w:val="00B80A0C"/>
    <w:rsid w:val="00B81201"/>
    <w:rsid w:val="00B8757A"/>
    <w:rsid w:val="00B90608"/>
    <w:rsid w:val="00B92041"/>
    <w:rsid w:val="00B96725"/>
    <w:rsid w:val="00B97706"/>
    <w:rsid w:val="00BA0119"/>
    <w:rsid w:val="00BA2163"/>
    <w:rsid w:val="00BA4863"/>
    <w:rsid w:val="00BA5730"/>
    <w:rsid w:val="00BA7016"/>
    <w:rsid w:val="00BB2624"/>
    <w:rsid w:val="00BB274C"/>
    <w:rsid w:val="00BB3838"/>
    <w:rsid w:val="00BB457A"/>
    <w:rsid w:val="00BB4B5B"/>
    <w:rsid w:val="00BB4F4C"/>
    <w:rsid w:val="00BB5996"/>
    <w:rsid w:val="00BB64DD"/>
    <w:rsid w:val="00BB6917"/>
    <w:rsid w:val="00BC1485"/>
    <w:rsid w:val="00BC3812"/>
    <w:rsid w:val="00BC3870"/>
    <w:rsid w:val="00BC6104"/>
    <w:rsid w:val="00BC7A01"/>
    <w:rsid w:val="00BD023B"/>
    <w:rsid w:val="00BD0CEE"/>
    <w:rsid w:val="00BD139C"/>
    <w:rsid w:val="00BD141E"/>
    <w:rsid w:val="00BD25A0"/>
    <w:rsid w:val="00BD3D29"/>
    <w:rsid w:val="00BD5569"/>
    <w:rsid w:val="00BE01DF"/>
    <w:rsid w:val="00BE33B7"/>
    <w:rsid w:val="00BF12A4"/>
    <w:rsid w:val="00BF25AA"/>
    <w:rsid w:val="00BF529A"/>
    <w:rsid w:val="00BF63CC"/>
    <w:rsid w:val="00BF73D2"/>
    <w:rsid w:val="00BF79BE"/>
    <w:rsid w:val="00C036C8"/>
    <w:rsid w:val="00C03A54"/>
    <w:rsid w:val="00C0432C"/>
    <w:rsid w:val="00C220BC"/>
    <w:rsid w:val="00C22A20"/>
    <w:rsid w:val="00C244F7"/>
    <w:rsid w:val="00C26594"/>
    <w:rsid w:val="00C266CA"/>
    <w:rsid w:val="00C30FC5"/>
    <w:rsid w:val="00C32AF3"/>
    <w:rsid w:val="00C35A5E"/>
    <w:rsid w:val="00C37B72"/>
    <w:rsid w:val="00C40452"/>
    <w:rsid w:val="00C424E0"/>
    <w:rsid w:val="00C44836"/>
    <w:rsid w:val="00C458A9"/>
    <w:rsid w:val="00C45974"/>
    <w:rsid w:val="00C475A2"/>
    <w:rsid w:val="00C51B9F"/>
    <w:rsid w:val="00C53E4F"/>
    <w:rsid w:val="00C57639"/>
    <w:rsid w:val="00C60625"/>
    <w:rsid w:val="00C60E08"/>
    <w:rsid w:val="00C61B2E"/>
    <w:rsid w:val="00C66E0F"/>
    <w:rsid w:val="00C75135"/>
    <w:rsid w:val="00C76805"/>
    <w:rsid w:val="00C80738"/>
    <w:rsid w:val="00C8094C"/>
    <w:rsid w:val="00C8182E"/>
    <w:rsid w:val="00C81853"/>
    <w:rsid w:val="00C83ED0"/>
    <w:rsid w:val="00C85F7E"/>
    <w:rsid w:val="00C9067D"/>
    <w:rsid w:val="00C93F5C"/>
    <w:rsid w:val="00C95731"/>
    <w:rsid w:val="00CA3BB6"/>
    <w:rsid w:val="00CA4DF8"/>
    <w:rsid w:val="00CA4FDB"/>
    <w:rsid w:val="00CA5125"/>
    <w:rsid w:val="00CA5951"/>
    <w:rsid w:val="00CA6026"/>
    <w:rsid w:val="00CA67F0"/>
    <w:rsid w:val="00CB3CC6"/>
    <w:rsid w:val="00CB5693"/>
    <w:rsid w:val="00CC2777"/>
    <w:rsid w:val="00CC2B4A"/>
    <w:rsid w:val="00CC3727"/>
    <w:rsid w:val="00CC613D"/>
    <w:rsid w:val="00CC6664"/>
    <w:rsid w:val="00CC6AA6"/>
    <w:rsid w:val="00CD1F31"/>
    <w:rsid w:val="00CD503C"/>
    <w:rsid w:val="00CD6F41"/>
    <w:rsid w:val="00CE58AA"/>
    <w:rsid w:val="00CE628F"/>
    <w:rsid w:val="00CF0F5B"/>
    <w:rsid w:val="00CF296C"/>
    <w:rsid w:val="00CF450F"/>
    <w:rsid w:val="00D01C71"/>
    <w:rsid w:val="00D021CD"/>
    <w:rsid w:val="00D02BD4"/>
    <w:rsid w:val="00D02D29"/>
    <w:rsid w:val="00D035D3"/>
    <w:rsid w:val="00D1031B"/>
    <w:rsid w:val="00D11240"/>
    <w:rsid w:val="00D152F7"/>
    <w:rsid w:val="00D212C9"/>
    <w:rsid w:val="00D216E5"/>
    <w:rsid w:val="00D22420"/>
    <w:rsid w:val="00D26C40"/>
    <w:rsid w:val="00D3537C"/>
    <w:rsid w:val="00D376AD"/>
    <w:rsid w:val="00D419F3"/>
    <w:rsid w:val="00D4414B"/>
    <w:rsid w:val="00D45D63"/>
    <w:rsid w:val="00D55AC9"/>
    <w:rsid w:val="00D56ACD"/>
    <w:rsid w:val="00D6397A"/>
    <w:rsid w:val="00D66111"/>
    <w:rsid w:val="00D70C66"/>
    <w:rsid w:val="00D713B1"/>
    <w:rsid w:val="00D758CC"/>
    <w:rsid w:val="00D778A4"/>
    <w:rsid w:val="00D80877"/>
    <w:rsid w:val="00D80892"/>
    <w:rsid w:val="00D851B4"/>
    <w:rsid w:val="00D86F45"/>
    <w:rsid w:val="00D9092A"/>
    <w:rsid w:val="00D9598A"/>
    <w:rsid w:val="00DA03F1"/>
    <w:rsid w:val="00DA0F07"/>
    <w:rsid w:val="00DA1175"/>
    <w:rsid w:val="00DA52E3"/>
    <w:rsid w:val="00DB07F7"/>
    <w:rsid w:val="00DB22B4"/>
    <w:rsid w:val="00DB23D4"/>
    <w:rsid w:val="00DB63A2"/>
    <w:rsid w:val="00DC1DED"/>
    <w:rsid w:val="00DC3234"/>
    <w:rsid w:val="00DC3832"/>
    <w:rsid w:val="00DC6551"/>
    <w:rsid w:val="00DC71D7"/>
    <w:rsid w:val="00DC72A0"/>
    <w:rsid w:val="00DD5043"/>
    <w:rsid w:val="00DD6837"/>
    <w:rsid w:val="00DD6D0F"/>
    <w:rsid w:val="00DE393C"/>
    <w:rsid w:val="00DE3D7F"/>
    <w:rsid w:val="00DE4E1E"/>
    <w:rsid w:val="00DE55E9"/>
    <w:rsid w:val="00DF016E"/>
    <w:rsid w:val="00DF109A"/>
    <w:rsid w:val="00DF406E"/>
    <w:rsid w:val="00DF5BBE"/>
    <w:rsid w:val="00E021C2"/>
    <w:rsid w:val="00E02240"/>
    <w:rsid w:val="00E06B1F"/>
    <w:rsid w:val="00E07C85"/>
    <w:rsid w:val="00E1004E"/>
    <w:rsid w:val="00E124E9"/>
    <w:rsid w:val="00E14144"/>
    <w:rsid w:val="00E15907"/>
    <w:rsid w:val="00E15BD8"/>
    <w:rsid w:val="00E16A6E"/>
    <w:rsid w:val="00E22AC8"/>
    <w:rsid w:val="00E233FC"/>
    <w:rsid w:val="00E2589A"/>
    <w:rsid w:val="00E259A8"/>
    <w:rsid w:val="00E2684C"/>
    <w:rsid w:val="00E26B3F"/>
    <w:rsid w:val="00E27759"/>
    <w:rsid w:val="00E314E3"/>
    <w:rsid w:val="00E327EB"/>
    <w:rsid w:val="00E33016"/>
    <w:rsid w:val="00E34A33"/>
    <w:rsid w:val="00E35107"/>
    <w:rsid w:val="00E35CD0"/>
    <w:rsid w:val="00E412FA"/>
    <w:rsid w:val="00E41528"/>
    <w:rsid w:val="00E4328E"/>
    <w:rsid w:val="00E4429C"/>
    <w:rsid w:val="00E45A6F"/>
    <w:rsid w:val="00E45D08"/>
    <w:rsid w:val="00E46093"/>
    <w:rsid w:val="00E50EA7"/>
    <w:rsid w:val="00E53640"/>
    <w:rsid w:val="00E55F0E"/>
    <w:rsid w:val="00E60B77"/>
    <w:rsid w:val="00E61B95"/>
    <w:rsid w:val="00E63E97"/>
    <w:rsid w:val="00E646C2"/>
    <w:rsid w:val="00E65C96"/>
    <w:rsid w:val="00E67E74"/>
    <w:rsid w:val="00E72207"/>
    <w:rsid w:val="00E7723B"/>
    <w:rsid w:val="00E7777E"/>
    <w:rsid w:val="00E77CBE"/>
    <w:rsid w:val="00E80103"/>
    <w:rsid w:val="00E81B4D"/>
    <w:rsid w:val="00E86196"/>
    <w:rsid w:val="00E926FD"/>
    <w:rsid w:val="00E95A44"/>
    <w:rsid w:val="00E96384"/>
    <w:rsid w:val="00E97AD9"/>
    <w:rsid w:val="00EA0432"/>
    <w:rsid w:val="00EA0D4E"/>
    <w:rsid w:val="00EA11AA"/>
    <w:rsid w:val="00EA35A2"/>
    <w:rsid w:val="00EB12DF"/>
    <w:rsid w:val="00EB213F"/>
    <w:rsid w:val="00EB3A0C"/>
    <w:rsid w:val="00EB63F3"/>
    <w:rsid w:val="00EC0367"/>
    <w:rsid w:val="00EC0BD6"/>
    <w:rsid w:val="00EC6062"/>
    <w:rsid w:val="00ED232C"/>
    <w:rsid w:val="00ED380F"/>
    <w:rsid w:val="00ED77CA"/>
    <w:rsid w:val="00EE3FD6"/>
    <w:rsid w:val="00EE760D"/>
    <w:rsid w:val="00EF5B4F"/>
    <w:rsid w:val="00EF5E52"/>
    <w:rsid w:val="00EF6FE7"/>
    <w:rsid w:val="00EF7A54"/>
    <w:rsid w:val="00F02439"/>
    <w:rsid w:val="00F07E7A"/>
    <w:rsid w:val="00F10D3D"/>
    <w:rsid w:val="00F12AD6"/>
    <w:rsid w:val="00F16FD8"/>
    <w:rsid w:val="00F17AFF"/>
    <w:rsid w:val="00F17EDB"/>
    <w:rsid w:val="00F22EE9"/>
    <w:rsid w:val="00F23730"/>
    <w:rsid w:val="00F24D43"/>
    <w:rsid w:val="00F269DE"/>
    <w:rsid w:val="00F3073A"/>
    <w:rsid w:val="00F31537"/>
    <w:rsid w:val="00F3171E"/>
    <w:rsid w:val="00F423DC"/>
    <w:rsid w:val="00F43A89"/>
    <w:rsid w:val="00F44AB8"/>
    <w:rsid w:val="00F45FBD"/>
    <w:rsid w:val="00F522FB"/>
    <w:rsid w:val="00F52EA8"/>
    <w:rsid w:val="00F53AB1"/>
    <w:rsid w:val="00F550DD"/>
    <w:rsid w:val="00F55169"/>
    <w:rsid w:val="00F56701"/>
    <w:rsid w:val="00F56D3C"/>
    <w:rsid w:val="00F64A7A"/>
    <w:rsid w:val="00F67288"/>
    <w:rsid w:val="00F72911"/>
    <w:rsid w:val="00F77DBB"/>
    <w:rsid w:val="00F80D2A"/>
    <w:rsid w:val="00F81ABA"/>
    <w:rsid w:val="00F87701"/>
    <w:rsid w:val="00F87866"/>
    <w:rsid w:val="00F94E91"/>
    <w:rsid w:val="00F95530"/>
    <w:rsid w:val="00F95B3F"/>
    <w:rsid w:val="00FA16A4"/>
    <w:rsid w:val="00FA186D"/>
    <w:rsid w:val="00FA430B"/>
    <w:rsid w:val="00FA4CB3"/>
    <w:rsid w:val="00FA54B6"/>
    <w:rsid w:val="00FB214E"/>
    <w:rsid w:val="00FB33AC"/>
    <w:rsid w:val="00FB5376"/>
    <w:rsid w:val="00FB67DA"/>
    <w:rsid w:val="00FC100A"/>
    <w:rsid w:val="00FC121B"/>
    <w:rsid w:val="00FC57E5"/>
    <w:rsid w:val="00FC6504"/>
    <w:rsid w:val="00FC7BF6"/>
    <w:rsid w:val="00FD1D1A"/>
    <w:rsid w:val="00FD291E"/>
    <w:rsid w:val="00FD4FE9"/>
    <w:rsid w:val="00FD6146"/>
    <w:rsid w:val="00FD6CA1"/>
    <w:rsid w:val="00FE0BFE"/>
    <w:rsid w:val="00FE3F0C"/>
    <w:rsid w:val="00FF03E1"/>
    <w:rsid w:val="00FF3E4C"/>
    <w:rsid w:val="00FF40EE"/>
    <w:rsid w:val="00FF6F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E84190"/>
  <w15:docId w15:val="{E3EB94AE-53A1-4F76-8FE3-8BDACFA7A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before="240" w:after="120" w:line="360" w:lineRule="auto"/>
        <w:ind w:left="142"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2E59"/>
  </w:style>
  <w:style w:type="paragraph" w:styleId="Heading1">
    <w:name w:val="heading 1"/>
    <w:basedOn w:val="Normal"/>
    <w:next w:val="Normal"/>
    <w:link w:val="Heading1Char"/>
    <w:autoRedefine/>
    <w:uiPriority w:val="9"/>
    <w:qFormat/>
    <w:rsid w:val="00F52EA8"/>
    <w:pPr>
      <w:keepNext/>
      <w:keepLines/>
      <w:tabs>
        <w:tab w:val="left" w:pos="0"/>
        <w:tab w:val="left" w:pos="2715"/>
        <w:tab w:val="left" w:pos="2930"/>
        <w:tab w:val="left" w:pos="6663"/>
      </w:tabs>
      <w:spacing w:before="0" w:after="0" w:line="480" w:lineRule="auto"/>
      <w:ind w:left="0" w:firstLine="0"/>
      <w:jc w:val="center"/>
      <w:outlineLvl w:val="0"/>
    </w:pPr>
    <w:rPr>
      <w:rFonts w:ascii="Times New Roman" w:eastAsiaTheme="majorEastAsia" w:hAnsi="Times New Roman" w:cs="Times New Roman"/>
      <w:b/>
      <w:bCs/>
      <w:sz w:val="24"/>
    </w:rPr>
  </w:style>
  <w:style w:type="paragraph" w:styleId="Heading2">
    <w:name w:val="heading 2"/>
    <w:basedOn w:val="Normal"/>
    <w:next w:val="Normal"/>
    <w:link w:val="Heading2Char"/>
    <w:uiPriority w:val="9"/>
    <w:unhideWhenUsed/>
    <w:qFormat/>
    <w:rsid w:val="003A63D8"/>
    <w:pPr>
      <w:keepNext/>
      <w:keepLines/>
      <w:numPr>
        <w:ilvl w:val="1"/>
        <w:numId w:val="1"/>
      </w:numPr>
      <w:spacing w:before="200" w:after="0"/>
      <w:ind w:left="576"/>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9F44B1"/>
    <w:pPr>
      <w:keepNext/>
      <w:keepLines/>
      <w:numPr>
        <w:ilvl w:val="2"/>
        <w:numId w:val="1"/>
      </w:numPr>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744490"/>
    <w:pPr>
      <w:keepNext/>
      <w:keepLines/>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DF5BBE"/>
    <w:pPr>
      <w:keepNext/>
      <w:keepLines/>
      <w:spacing w:before="200" w:after="0"/>
      <w:ind w:left="0" w:firstLine="0"/>
      <w:jc w:val="center"/>
      <w:outlineLvl w:val="4"/>
    </w:pPr>
    <w:rPr>
      <w:rFonts w:ascii="Times New Roman" w:eastAsiaTheme="majorEastAsia" w:hAnsi="Times New Roman" w:cstheme="majorBidi"/>
      <w:b/>
      <w:sz w:val="28"/>
    </w:rPr>
  </w:style>
  <w:style w:type="paragraph" w:styleId="Heading6">
    <w:name w:val="heading 6"/>
    <w:basedOn w:val="Normal"/>
    <w:next w:val="Normal"/>
    <w:link w:val="Heading6Char"/>
    <w:uiPriority w:val="9"/>
    <w:unhideWhenUsed/>
    <w:qFormat/>
    <w:rsid w:val="005960E3"/>
    <w:pPr>
      <w:keepNext/>
      <w:keepLines/>
      <w:spacing w:before="200" w:after="0"/>
      <w:ind w:left="0" w:firstLine="0"/>
      <w:jc w:val="center"/>
      <w:outlineLvl w:val="5"/>
    </w:pPr>
    <w:rPr>
      <w:rFonts w:ascii="Times New Roman" w:eastAsiaTheme="majorEastAsia" w:hAnsi="Times New Roman" w:cstheme="majorBidi"/>
      <w:iCs/>
      <w:sz w:val="24"/>
    </w:rPr>
  </w:style>
  <w:style w:type="paragraph" w:styleId="Heading7">
    <w:name w:val="heading 7"/>
    <w:basedOn w:val="Normal"/>
    <w:next w:val="Normal"/>
    <w:link w:val="Heading7Char"/>
    <w:uiPriority w:val="9"/>
    <w:unhideWhenUsed/>
    <w:qFormat/>
    <w:rsid w:val="00744490"/>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744490"/>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4490"/>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2EA8"/>
    <w:rPr>
      <w:rFonts w:ascii="Times New Roman" w:eastAsiaTheme="majorEastAsia" w:hAnsi="Times New Roman" w:cs="Times New Roman"/>
      <w:b/>
      <w:bCs/>
      <w:sz w:val="24"/>
    </w:rPr>
  </w:style>
  <w:style w:type="character" w:customStyle="1" w:styleId="Heading2Char">
    <w:name w:val="Heading 2 Char"/>
    <w:basedOn w:val="DefaultParagraphFont"/>
    <w:link w:val="Heading2"/>
    <w:uiPriority w:val="9"/>
    <w:rsid w:val="003A63D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F44B1"/>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74449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DF5BBE"/>
    <w:rPr>
      <w:rFonts w:ascii="Times New Roman" w:eastAsiaTheme="majorEastAsia" w:hAnsi="Times New Roman" w:cstheme="majorBidi"/>
      <w:b/>
      <w:sz w:val="28"/>
    </w:rPr>
  </w:style>
  <w:style w:type="character" w:customStyle="1" w:styleId="Heading6Char">
    <w:name w:val="Heading 6 Char"/>
    <w:basedOn w:val="DefaultParagraphFont"/>
    <w:link w:val="Heading6"/>
    <w:uiPriority w:val="9"/>
    <w:rsid w:val="005960E3"/>
    <w:rPr>
      <w:rFonts w:ascii="Times New Roman" w:eastAsiaTheme="majorEastAsia" w:hAnsi="Times New Roman" w:cstheme="majorBidi"/>
      <w:iCs/>
      <w:sz w:val="24"/>
    </w:rPr>
  </w:style>
  <w:style w:type="character" w:customStyle="1" w:styleId="Heading7Char">
    <w:name w:val="Heading 7 Char"/>
    <w:basedOn w:val="DefaultParagraphFont"/>
    <w:link w:val="Heading7"/>
    <w:uiPriority w:val="9"/>
    <w:rsid w:val="007444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7444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4490"/>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1"/>
    <w:qFormat/>
    <w:rsid w:val="00336503"/>
    <w:pPr>
      <w:ind w:left="720"/>
      <w:contextualSpacing/>
    </w:pPr>
  </w:style>
  <w:style w:type="character" w:customStyle="1" w:styleId="ListParagraphChar">
    <w:name w:val="List Paragraph Char"/>
    <w:link w:val="ListParagraph"/>
    <w:uiPriority w:val="1"/>
    <w:locked/>
    <w:rsid w:val="00083362"/>
  </w:style>
  <w:style w:type="character" w:styleId="FootnoteReference">
    <w:name w:val="footnote reference"/>
    <w:basedOn w:val="DefaultParagraphFont"/>
    <w:uiPriority w:val="99"/>
    <w:semiHidden/>
    <w:unhideWhenUsed/>
    <w:rsid w:val="00336503"/>
    <w:rPr>
      <w:vertAlign w:val="superscript"/>
    </w:rPr>
  </w:style>
  <w:style w:type="paragraph" w:styleId="Header">
    <w:name w:val="header"/>
    <w:basedOn w:val="Normal"/>
    <w:link w:val="HeaderChar"/>
    <w:uiPriority w:val="99"/>
    <w:unhideWhenUsed/>
    <w:rsid w:val="00336503"/>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336503"/>
  </w:style>
  <w:style w:type="paragraph" w:styleId="Footer">
    <w:name w:val="footer"/>
    <w:basedOn w:val="Normal"/>
    <w:link w:val="FooterChar"/>
    <w:uiPriority w:val="99"/>
    <w:unhideWhenUsed/>
    <w:rsid w:val="00336503"/>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336503"/>
  </w:style>
  <w:style w:type="paragraph" w:styleId="BalloonText">
    <w:name w:val="Balloon Text"/>
    <w:basedOn w:val="Normal"/>
    <w:link w:val="BalloonTextChar"/>
    <w:uiPriority w:val="99"/>
    <w:semiHidden/>
    <w:unhideWhenUsed/>
    <w:rsid w:val="00336503"/>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6503"/>
    <w:rPr>
      <w:rFonts w:ascii="Tahoma" w:hAnsi="Tahoma" w:cs="Tahoma"/>
      <w:sz w:val="16"/>
      <w:szCs w:val="16"/>
    </w:rPr>
  </w:style>
  <w:style w:type="paragraph" w:styleId="Caption">
    <w:name w:val="caption"/>
    <w:basedOn w:val="Normal"/>
    <w:next w:val="Normal"/>
    <w:uiPriority w:val="35"/>
    <w:unhideWhenUsed/>
    <w:qFormat/>
    <w:rsid w:val="0084414E"/>
    <w:pPr>
      <w:spacing w:before="0" w:after="200" w:line="240" w:lineRule="auto"/>
    </w:pPr>
    <w:rPr>
      <w:b/>
      <w:bCs/>
      <w:color w:val="4F81BD" w:themeColor="accent1"/>
      <w:sz w:val="18"/>
      <w:szCs w:val="18"/>
    </w:rPr>
  </w:style>
  <w:style w:type="paragraph" w:styleId="Title">
    <w:name w:val="Title"/>
    <w:basedOn w:val="Normal"/>
    <w:next w:val="Normal"/>
    <w:link w:val="TitleChar"/>
    <w:uiPriority w:val="10"/>
    <w:qFormat/>
    <w:rsid w:val="0084414E"/>
    <w:pPr>
      <w:spacing w:before="0" w:after="300" w:line="240" w:lineRule="auto"/>
      <w:contextualSpacing/>
      <w:jc w:val="center"/>
    </w:pPr>
    <w:rPr>
      <w:rFonts w:ascii="Times New Roman" w:eastAsiaTheme="majorEastAsia" w:hAnsi="Times New Roman" w:cstheme="majorBidi"/>
      <w:b/>
      <w:spacing w:val="5"/>
      <w:kern w:val="28"/>
      <w:sz w:val="24"/>
      <w:szCs w:val="52"/>
    </w:rPr>
  </w:style>
  <w:style w:type="character" w:customStyle="1" w:styleId="TitleChar">
    <w:name w:val="Title Char"/>
    <w:basedOn w:val="DefaultParagraphFont"/>
    <w:link w:val="Title"/>
    <w:uiPriority w:val="10"/>
    <w:rsid w:val="0084414E"/>
    <w:rPr>
      <w:rFonts w:ascii="Times New Roman" w:eastAsiaTheme="majorEastAsia" w:hAnsi="Times New Roman" w:cstheme="majorBidi"/>
      <w:b/>
      <w:spacing w:val="5"/>
      <w:kern w:val="28"/>
      <w:sz w:val="24"/>
      <w:szCs w:val="52"/>
    </w:rPr>
  </w:style>
  <w:style w:type="table" w:styleId="TableGrid">
    <w:name w:val="Table Grid"/>
    <w:basedOn w:val="TableNormal"/>
    <w:uiPriority w:val="59"/>
    <w:rsid w:val="0084414E"/>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A77AD"/>
    <w:pPr>
      <w:spacing w:before="0" w:after="0" w:line="240" w:lineRule="auto"/>
    </w:pPr>
  </w:style>
  <w:style w:type="character" w:styleId="PlaceholderText">
    <w:name w:val="Placeholder Text"/>
    <w:basedOn w:val="DefaultParagraphFont"/>
    <w:uiPriority w:val="99"/>
    <w:semiHidden/>
    <w:rsid w:val="00983E42"/>
    <w:rPr>
      <w:color w:val="808080"/>
    </w:rPr>
  </w:style>
  <w:style w:type="paragraph" w:styleId="TOCHeading">
    <w:name w:val="TOC Heading"/>
    <w:basedOn w:val="Heading1"/>
    <w:next w:val="Normal"/>
    <w:uiPriority w:val="39"/>
    <w:unhideWhenUsed/>
    <w:qFormat/>
    <w:rsid w:val="006C62CC"/>
    <w:pPr>
      <w:spacing w:before="480" w:line="276" w:lineRule="auto"/>
      <w:jc w:val="left"/>
      <w:outlineLvl w:val="9"/>
    </w:pPr>
    <w:rPr>
      <w:rFonts w:asciiTheme="majorHAnsi" w:hAnsiTheme="majorHAnsi" w:cstheme="majorBidi"/>
      <w:color w:val="365F91" w:themeColor="accent1" w:themeShade="BF"/>
      <w:sz w:val="28"/>
      <w:szCs w:val="28"/>
      <w:lang w:eastAsia="ja-JP"/>
    </w:rPr>
  </w:style>
  <w:style w:type="paragraph" w:styleId="TOC1">
    <w:name w:val="toc 1"/>
    <w:basedOn w:val="Normal"/>
    <w:next w:val="Normal"/>
    <w:autoRedefine/>
    <w:uiPriority w:val="39"/>
    <w:unhideWhenUsed/>
    <w:rsid w:val="00585531"/>
    <w:pPr>
      <w:tabs>
        <w:tab w:val="right" w:leader="dot" w:pos="7797"/>
      </w:tabs>
      <w:spacing w:before="0" w:after="0"/>
      <w:ind w:left="0" w:firstLine="0"/>
    </w:pPr>
    <w:rPr>
      <w:rFonts w:ascii="Times New Roman" w:eastAsia="Times New Roman" w:hAnsi="Times New Roman" w:cs="Times New Roman"/>
      <w:noProof/>
      <w:sz w:val="24"/>
      <w:szCs w:val="24"/>
      <w:lang w:val="id-ID"/>
    </w:rPr>
  </w:style>
  <w:style w:type="paragraph" w:styleId="TOC2">
    <w:name w:val="toc 2"/>
    <w:basedOn w:val="Normal"/>
    <w:next w:val="Normal"/>
    <w:autoRedefine/>
    <w:uiPriority w:val="39"/>
    <w:unhideWhenUsed/>
    <w:rsid w:val="006A3E80"/>
    <w:pPr>
      <w:tabs>
        <w:tab w:val="left" w:pos="1276"/>
        <w:tab w:val="right" w:leader="dot" w:pos="7796"/>
        <w:tab w:val="right" w:leader="dot" w:pos="7938"/>
      </w:tabs>
      <w:spacing w:before="0" w:after="0"/>
      <w:ind w:left="709" w:right="142" w:hanging="425"/>
    </w:pPr>
  </w:style>
  <w:style w:type="paragraph" w:styleId="TOC3">
    <w:name w:val="toc 3"/>
    <w:basedOn w:val="Normal"/>
    <w:next w:val="Normal"/>
    <w:autoRedefine/>
    <w:uiPriority w:val="39"/>
    <w:unhideWhenUsed/>
    <w:rsid w:val="006A3E80"/>
    <w:pPr>
      <w:tabs>
        <w:tab w:val="right" w:leader="dot" w:pos="7797"/>
        <w:tab w:val="right" w:leader="dot" w:pos="7928"/>
      </w:tabs>
      <w:spacing w:before="0" w:after="0"/>
      <w:ind w:left="1276" w:hanging="567"/>
    </w:pPr>
  </w:style>
  <w:style w:type="character" w:styleId="Hyperlink">
    <w:name w:val="Hyperlink"/>
    <w:basedOn w:val="DefaultParagraphFont"/>
    <w:uiPriority w:val="99"/>
    <w:unhideWhenUsed/>
    <w:rsid w:val="006C62CC"/>
    <w:rPr>
      <w:color w:val="0000FF" w:themeColor="hyperlink"/>
      <w:u w:val="single"/>
    </w:rPr>
  </w:style>
  <w:style w:type="paragraph" w:styleId="TableofFigures">
    <w:name w:val="table of figures"/>
    <w:basedOn w:val="Normal"/>
    <w:next w:val="Normal"/>
    <w:uiPriority w:val="99"/>
    <w:unhideWhenUsed/>
    <w:rsid w:val="005960E3"/>
    <w:pPr>
      <w:spacing w:after="0"/>
      <w:ind w:left="0"/>
    </w:pPr>
  </w:style>
  <w:style w:type="paragraph" w:styleId="TOC5">
    <w:name w:val="toc 5"/>
    <w:basedOn w:val="Normal"/>
    <w:next w:val="Normal"/>
    <w:autoRedefine/>
    <w:uiPriority w:val="39"/>
    <w:unhideWhenUsed/>
    <w:rsid w:val="003A1AB8"/>
    <w:pPr>
      <w:spacing w:after="100"/>
      <w:ind w:left="880"/>
    </w:pPr>
  </w:style>
  <w:style w:type="paragraph" w:styleId="TOC4">
    <w:name w:val="toc 4"/>
    <w:basedOn w:val="Normal"/>
    <w:next w:val="Normal"/>
    <w:autoRedefine/>
    <w:uiPriority w:val="39"/>
    <w:unhideWhenUsed/>
    <w:rsid w:val="003A1AB8"/>
    <w:pPr>
      <w:spacing w:after="100"/>
      <w:ind w:left="660"/>
    </w:pPr>
  </w:style>
  <w:style w:type="paragraph" w:styleId="TOC6">
    <w:name w:val="toc 6"/>
    <w:basedOn w:val="Normal"/>
    <w:next w:val="Normal"/>
    <w:autoRedefine/>
    <w:uiPriority w:val="39"/>
    <w:unhideWhenUsed/>
    <w:rsid w:val="00E77CBE"/>
    <w:pPr>
      <w:spacing w:before="0" w:after="0" w:line="276" w:lineRule="auto"/>
      <w:ind w:left="519" w:right="751"/>
      <w:jc w:val="center"/>
    </w:pPr>
    <w:rPr>
      <w:rFonts w:ascii="Times New Roman" w:hAnsi="Times New Roman" w:cs="Times New Roman"/>
      <w:b/>
      <w:bCs/>
      <w:sz w:val="24"/>
      <w:szCs w:val="24"/>
      <w:lang w:val="id-ID"/>
    </w:rPr>
  </w:style>
  <w:style w:type="paragraph" w:styleId="BodyText">
    <w:name w:val="Body Text"/>
    <w:basedOn w:val="Normal"/>
    <w:link w:val="BodyTextChar"/>
    <w:uiPriority w:val="1"/>
    <w:qFormat/>
    <w:rsid w:val="00083362"/>
    <w:pPr>
      <w:widowControl w:val="0"/>
      <w:autoSpaceDE w:val="0"/>
      <w:autoSpaceDN w:val="0"/>
      <w:spacing w:before="0" w:after="0" w:line="240" w:lineRule="auto"/>
      <w:ind w:left="0" w:firstLine="0"/>
      <w:jc w:val="left"/>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83362"/>
    <w:rPr>
      <w:rFonts w:ascii="Times New Roman" w:eastAsia="Times New Roman" w:hAnsi="Times New Roman" w:cs="Times New Roman"/>
      <w:sz w:val="24"/>
      <w:szCs w:val="24"/>
      <w:lang w:val="id"/>
    </w:rPr>
  </w:style>
  <w:style w:type="character" w:customStyle="1" w:styleId="oypena">
    <w:name w:val="oypena"/>
    <w:basedOn w:val="DefaultParagraphFont"/>
    <w:rsid w:val="00815EC1"/>
  </w:style>
  <w:style w:type="paragraph" w:customStyle="1" w:styleId="TableParagraph">
    <w:name w:val="Table Paragraph"/>
    <w:basedOn w:val="Normal"/>
    <w:uiPriority w:val="1"/>
    <w:qFormat/>
    <w:rsid w:val="007266CD"/>
    <w:pPr>
      <w:widowControl w:val="0"/>
      <w:autoSpaceDE w:val="0"/>
      <w:autoSpaceDN w:val="0"/>
      <w:spacing w:before="0" w:after="0" w:line="240" w:lineRule="auto"/>
      <w:ind w:left="0" w:firstLine="0"/>
      <w:jc w:val="left"/>
    </w:pPr>
    <w:rPr>
      <w:rFonts w:ascii="Times New Roman" w:eastAsia="Times New Roman" w:hAnsi="Times New Roman" w:cs="Times New Roman"/>
      <w:lang w:val="id"/>
    </w:rPr>
  </w:style>
  <w:style w:type="paragraph" w:styleId="NormalWeb">
    <w:name w:val="Normal (Web)"/>
    <w:basedOn w:val="Normal"/>
    <w:uiPriority w:val="99"/>
    <w:semiHidden/>
    <w:unhideWhenUsed/>
    <w:rsid w:val="001744A1"/>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B1025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2443387">
      <w:bodyDiv w:val="1"/>
      <w:marLeft w:val="0"/>
      <w:marRight w:val="0"/>
      <w:marTop w:val="0"/>
      <w:marBottom w:val="0"/>
      <w:divBdr>
        <w:top w:val="none" w:sz="0" w:space="0" w:color="auto"/>
        <w:left w:val="none" w:sz="0" w:space="0" w:color="auto"/>
        <w:bottom w:val="none" w:sz="0" w:space="0" w:color="auto"/>
        <w:right w:val="none" w:sz="0" w:space="0" w:color="auto"/>
      </w:divBdr>
    </w:div>
    <w:div w:id="236062974">
      <w:bodyDiv w:val="1"/>
      <w:marLeft w:val="0"/>
      <w:marRight w:val="0"/>
      <w:marTop w:val="0"/>
      <w:marBottom w:val="0"/>
      <w:divBdr>
        <w:top w:val="none" w:sz="0" w:space="0" w:color="auto"/>
        <w:left w:val="none" w:sz="0" w:space="0" w:color="auto"/>
        <w:bottom w:val="none" w:sz="0" w:space="0" w:color="auto"/>
        <w:right w:val="none" w:sz="0" w:space="0" w:color="auto"/>
      </w:divBdr>
      <w:divsChild>
        <w:div w:id="1513453810">
          <w:marLeft w:val="0"/>
          <w:marRight w:val="0"/>
          <w:marTop w:val="0"/>
          <w:marBottom w:val="0"/>
          <w:divBdr>
            <w:top w:val="none" w:sz="0" w:space="0" w:color="auto"/>
            <w:left w:val="none" w:sz="0" w:space="0" w:color="auto"/>
            <w:bottom w:val="none" w:sz="0" w:space="0" w:color="auto"/>
            <w:right w:val="none" w:sz="0" w:space="0" w:color="auto"/>
          </w:divBdr>
        </w:div>
        <w:div w:id="289824485">
          <w:marLeft w:val="0"/>
          <w:marRight w:val="0"/>
          <w:marTop w:val="0"/>
          <w:marBottom w:val="0"/>
          <w:divBdr>
            <w:top w:val="none" w:sz="0" w:space="0" w:color="auto"/>
            <w:left w:val="none" w:sz="0" w:space="0" w:color="auto"/>
            <w:bottom w:val="none" w:sz="0" w:space="0" w:color="auto"/>
            <w:right w:val="none" w:sz="0" w:space="0" w:color="auto"/>
          </w:divBdr>
        </w:div>
      </w:divsChild>
    </w:div>
    <w:div w:id="240792321">
      <w:bodyDiv w:val="1"/>
      <w:marLeft w:val="0"/>
      <w:marRight w:val="0"/>
      <w:marTop w:val="0"/>
      <w:marBottom w:val="0"/>
      <w:divBdr>
        <w:top w:val="none" w:sz="0" w:space="0" w:color="auto"/>
        <w:left w:val="none" w:sz="0" w:space="0" w:color="auto"/>
        <w:bottom w:val="none" w:sz="0" w:space="0" w:color="auto"/>
        <w:right w:val="none" w:sz="0" w:space="0" w:color="auto"/>
      </w:divBdr>
      <w:divsChild>
        <w:div w:id="541136377">
          <w:marLeft w:val="0"/>
          <w:marRight w:val="0"/>
          <w:marTop w:val="0"/>
          <w:marBottom w:val="0"/>
          <w:divBdr>
            <w:top w:val="none" w:sz="0" w:space="0" w:color="auto"/>
            <w:left w:val="none" w:sz="0" w:space="0" w:color="auto"/>
            <w:bottom w:val="none" w:sz="0" w:space="0" w:color="auto"/>
            <w:right w:val="none" w:sz="0" w:space="0" w:color="auto"/>
          </w:divBdr>
        </w:div>
      </w:divsChild>
    </w:div>
    <w:div w:id="372273456">
      <w:bodyDiv w:val="1"/>
      <w:marLeft w:val="0"/>
      <w:marRight w:val="0"/>
      <w:marTop w:val="0"/>
      <w:marBottom w:val="0"/>
      <w:divBdr>
        <w:top w:val="none" w:sz="0" w:space="0" w:color="auto"/>
        <w:left w:val="none" w:sz="0" w:space="0" w:color="auto"/>
        <w:bottom w:val="none" w:sz="0" w:space="0" w:color="auto"/>
        <w:right w:val="none" w:sz="0" w:space="0" w:color="auto"/>
      </w:divBdr>
    </w:div>
    <w:div w:id="380860663">
      <w:bodyDiv w:val="1"/>
      <w:marLeft w:val="0"/>
      <w:marRight w:val="0"/>
      <w:marTop w:val="0"/>
      <w:marBottom w:val="0"/>
      <w:divBdr>
        <w:top w:val="none" w:sz="0" w:space="0" w:color="auto"/>
        <w:left w:val="none" w:sz="0" w:space="0" w:color="auto"/>
        <w:bottom w:val="none" w:sz="0" w:space="0" w:color="auto"/>
        <w:right w:val="none" w:sz="0" w:space="0" w:color="auto"/>
      </w:divBdr>
    </w:div>
    <w:div w:id="486676390">
      <w:bodyDiv w:val="1"/>
      <w:marLeft w:val="0"/>
      <w:marRight w:val="0"/>
      <w:marTop w:val="0"/>
      <w:marBottom w:val="0"/>
      <w:divBdr>
        <w:top w:val="none" w:sz="0" w:space="0" w:color="auto"/>
        <w:left w:val="none" w:sz="0" w:space="0" w:color="auto"/>
        <w:bottom w:val="none" w:sz="0" w:space="0" w:color="auto"/>
        <w:right w:val="none" w:sz="0" w:space="0" w:color="auto"/>
      </w:divBdr>
    </w:div>
    <w:div w:id="833060572">
      <w:bodyDiv w:val="1"/>
      <w:marLeft w:val="0"/>
      <w:marRight w:val="0"/>
      <w:marTop w:val="0"/>
      <w:marBottom w:val="0"/>
      <w:divBdr>
        <w:top w:val="none" w:sz="0" w:space="0" w:color="auto"/>
        <w:left w:val="none" w:sz="0" w:space="0" w:color="auto"/>
        <w:bottom w:val="none" w:sz="0" w:space="0" w:color="auto"/>
        <w:right w:val="none" w:sz="0" w:space="0" w:color="auto"/>
      </w:divBdr>
    </w:div>
    <w:div w:id="992756731">
      <w:bodyDiv w:val="1"/>
      <w:marLeft w:val="0"/>
      <w:marRight w:val="0"/>
      <w:marTop w:val="0"/>
      <w:marBottom w:val="0"/>
      <w:divBdr>
        <w:top w:val="none" w:sz="0" w:space="0" w:color="auto"/>
        <w:left w:val="none" w:sz="0" w:space="0" w:color="auto"/>
        <w:bottom w:val="none" w:sz="0" w:space="0" w:color="auto"/>
        <w:right w:val="none" w:sz="0" w:space="0" w:color="auto"/>
      </w:divBdr>
    </w:div>
    <w:div w:id="1067069296">
      <w:bodyDiv w:val="1"/>
      <w:marLeft w:val="0"/>
      <w:marRight w:val="0"/>
      <w:marTop w:val="0"/>
      <w:marBottom w:val="0"/>
      <w:divBdr>
        <w:top w:val="none" w:sz="0" w:space="0" w:color="auto"/>
        <w:left w:val="none" w:sz="0" w:space="0" w:color="auto"/>
        <w:bottom w:val="none" w:sz="0" w:space="0" w:color="auto"/>
        <w:right w:val="none" w:sz="0" w:space="0" w:color="auto"/>
      </w:divBdr>
    </w:div>
    <w:div w:id="1436318527">
      <w:bodyDiv w:val="1"/>
      <w:marLeft w:val="0"/>
      <w:marRight w:val="0"/>
      <w:marTop w:val="0"/>
      <w:marBottom w:val="0"/>
      <w:divBdr>
        <w:top w:val="none" w:sz="0" w:space="0" w:color="auto"/>
        <w:left w:val="none" w:sz="0" w:space="0" w:color="auto"/>
        <w:bottom w:val="none" w:sz="0" w:space="0" w:color="auto"/>
        <w:right w:val="none" w:sz="0" w:space="0" w:color="auto"/>
      </w:divBdr>
    </w:div>
    <w:div w:id="1487089302">
      <w:bodyDiv w:val="1"/>
      <w:marLeft w:val="0"/>
      <w:marRight w:val="0"/>
      <w:marTop w:val="0"/>
      <w:marBottom w:val="0"/>
      <w:divBdr>
        <w:top w:val="none" w:sz="0" w:space="0" w:color="auto"/>
        <w:left w:val="none" w:sz="0" w:space="0" w:color="auto"/>
        <w:bottom w:val="none" w:sz="0" w:space="0" w:color="auto"/>
        <w:right w:val="none" w:sz="0" w:space="0" w:color="auto"/>
      </w:divBdr>
    </w:div>
    <w:div w:id="1543177062">
      <w:bodyDiv w:val="1"/>
      <w:marLeft w:val="0"/>
      <w:marRight w:val="0"/>
      <w:marTop w:val="0"/>
      <w:marBottom w:val="0"/>
      <w:divBdr>
        <w:top w:val="none" w:sz="0" w:space="0" w:color="auto"/>
        <w:left w:val="none" w:sz="0" w:space="0" w:color="auto"/>
        <w:bottom w:val="none" w:sz="0" w:space="0" w:color="auto"/>
        <w:right w:val="none" w:sz="0" w:space="0" w:color="auto"/>
      </w:divBdr>
    </w:div>
    <w:div w:id="1899824964">
      <w:bodyDiv w:val="1"/>
      <w:marLeft w:val="0"/>
      <w:marRight w:val="0"/>
      <w:marTop w:val="0"/>
      <w:marBottom w:val="0"/>
      <w:divBdr>
        <w:top w:val="none" w:sz="0" w:space="0" w:color="auto"/>
        <w:left w:val="none" w:sz="0" w:space="0" w:color="auto"/>
        <w:bottom w:val="none" w:sz="0" w:space="0" w:color="auto"/>
        <w:right w:val="none" w:sz="0" w:space="0" w:color="auto"/>
      </w:divBdr>
    </w:div>
    <w:div w:id="2060400608">
      <w:bodyDiv w:val="1"/>
      <w:marLeft w:val="0"/>
      <w:marRight w:val="0"/>
      <w:marTop w:val="0"/>
      <w:marBottom w:val="0"/>
      <w:divBdr>
        <w:top w:val="none" w:sz="0" w:space="0" w:color="auto"/>
        <w:left w:val="none" w:sz="0" w:space="0" w:color="auto"/>
        <w:bottom w:val="none" w:sz="0" w:space="0" w:color="auto"/>
        <w:right w:val="none" w:sz="0" w:space="0" w:color="auto"/>
      </w:divBdr>
    </w:div>
    <w:div w:id="2077166413">
      <w:bodyDiv w:val="1"/>
      <w:marLeft w:val="0"/>
      <w:marRight w:val="0"/>
      <w:marTop w:val="0"/>
      <w:marBottom w:val="0"/>
      <w:divBdr>
        <w:top w:val="none" w:sz="0" w:space="0" w:color="auto"/>
        <w:left w:val="none" w:sz="0" w:space="0" w:color="auto"/>
        <w:bottom w:val="none" w:sz="0" w:space="0" w:color="auto"/>
        <w:right w:val="none" w:sz="0" w:space="0" w:color="auto"/>
      </w:divBdr>
    </w:div>
    <w:div w:id="2080206097">
      <w:bodyDiv w:val="1"/>
      <w:marLeft w:val="0"/>
      <w:marRight w:val="0"/>
      <w:marTop w:val="0"/>
      <w:marBottom w:val="0"/>
      <w:divBdr>
        <w:top w:val="none" w:sz="0" w:space="0" w:color="auto"/>
        <w:left w:val="none" w:sz="0" w:space="0" w:color="auto"/>
        <w:bottom w:val="none" w:sz="0" w:space="0" w:color="auto"/>
        <w:right w:val="none" w:sz="0" w:space="0" w:color="auto"/>
      </w:divBdr>
      <w:divsChild>
        <w:div w:id="2094667894">
          <w:marLeft w:val="0"/>
          <w:marRight w:val="0"/>
          <w:marTop w:val="0"/>
          <w:marBottom w:val="0"/>
          <w:divBdr>
            <w:top w:val="none" w:sz="0" w:space="0" w:color="auto"/>
            <w:left w:val="none" w:sz="0" w:space="0" w:color="auto"/>
            <w:bottom w:val="none" w:sz="0" w:space="0" w:color="auto"/>
            <w:right w:val="none" w:sz="0" w:space="0" w:color="auto"/>
          </w:divBdr>
        </w:div>
      </w:divsChild>
    </w:div>
    <w:div w:id="2092577978">
      <w:bodyDiv w:val="1"/>
      <w:marLeft w:val="0"/>
      <w:marRight w:val="0"/>
      <w:marTop w:val="0"/>
      <w:marBottom w:val="0"/>
      <w:divBdr>
        <w:top w:val="none" w:sz="0" w:space="0" w:color="auto"/>
        <w:left w:val="none" w:sz="0" w:space="0" w:color="auto"/>
        <w:bottom w:val="none" w:sz="0" w:space="0" w:color="auto"/>
        <w:right w:val="none" w:sz="0" w:space="0" w:color="auto"/>
      </w:divBdr>
    </w:div>
    <w:div w:id="2102220200">
      <w:bodyDiv w:val="1"/>
      <w:marLeft w:val="0"/>
      <w:marRight w:val="0"/>
      <w:marTop w:val="0"/>
      <w:marBottom w:val="0"/>
      <w:divBdr>
        <w:top w:val="none" w:sz="0" w:space="0" w:color="auto"/>
        <w:left w:val="none" w:sz="0" w:space="0" w:color="auto"/>
        <w:bottom w:val="none" w:sz="0" w:space="0" w:color="auto"/>
        <w:right w:val="none" w:sz="0" w:space="0" w:color="auto"/>
      </w:divBdr>
    </w:div>
    <w:div w:id="213301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56E528-635C-4E2E-BC4D-D6F032C79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625</Words>
  <Characters>9263</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Rizky Dimas Alfareza</cp:lastModifiedBy>
  <cp:revision>2</cp:revision>
  <cp:lastPrinted>2025-08-13T07:13:00Z</cp:lastPrinted>
  <dcterms:created xsi:type="dcterms:W3CDTF">2025-08-20T06:35:00Z</dcterms:created>
  <dcterms:modified xsi:type="dcterms:W3CDTF">2025-08-20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93f900-b3f1-3fb3-924f-46c9b3e74f9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